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r>
        <w:rPr>
          <w:sz w:val="28"/>
          <w:szCs w:val="28"/>
        </w:rPr>
        <w:t xml:space="preserve">TRABAJO </w:t>
      </w:r>
      <w:r w:rsidR="5CBE0531" w:rsidRPr="5CBE0531">
        <w:rPr>
          <w:sz w:val="28"/>
          <w:szCs w:val="28"/>
        </w:rPr>
        <w:t xml:space="preserve"> D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de titulación: “Evaluación de impacto de los recursos educativos OpenCourseWar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o expresamente a la Universidad Técnica  Particular de Loja y a sus representantes legales de posibles reclamos o acciones legales. Además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técnicos  y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ios por forjarme un camino de fé</w:t>
      </w:r>
      <w:r w:rsidRPr="008233B4">
        <w:rPr>
          <w:rFonts w:eastAsia="Times New Roman" w:cs="Arial"/>
          <w:color w:val="000000" w:themeColor="text1"/>
          <w:sz w:val="22"/>
        </w:rPr>
        <w:t>, por acompañarme siempre, en este camino largo  d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Carrión  y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6B6191">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6B6191">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6B6191">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6B6191">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6B6191">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6B6191">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6B6191">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r>
        <w:t xml:space="preserve">OpenCourseWar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embargo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r w:rsidR="0049313B">
        <w:t xml:space="preserve">que </w:t>
      </w:r>
      <w:r>
        <w:t xml:space="preserve"> midan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Considerando esta situación el presente trabajo de investigación tiene como objetivo la implementación de un modelo que  permita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014DDE22" w:rsidR="00EA5717" w:rsidRDefault="00EA5717" w:rsidP="00AA75BB">
      <w:pPr>
        <w:pStyle w:val="Prrafodelista"/>
        <w:numPr>
          <w:ilvl w:val="0"/>
          <w:numId w:val="8"/>
        </w:numPr>
      </w:pPr>
      <w:r>
        <w:t>Capítulo 1</w:t>
      </w:r>
      <w:r w:rsidR="5CBE0531">
        <w:t xml:space="preserve">.- Estado del Arte.- Se define que son los Recursos Educativos Abiertos, se presenta sus características básicas, y tipos  de contenido REA, especialmente con referencia a los OCW (OpenCourseWare), se investiga de manera amplia </w:t>
      </w:r>
      <w:r w:rsidR="00533D2F">
        <w:t xml:space="preserve">los </w:t>
      </w:r>
      <w:r w:rsidR="001810B8">
        <w:t>OCW</w:t>
      </w:r>
      <w:r w:rsidR="5CBE0531">
        <w:t xml:space="preserve"> y MOOC.</w:t>
      </w:r>
    </w:p>
    <w:p w14:paraId="02EE064E" w14:textId="20CD76C1" w:rsidR="00E37B75" w:rsidRDefault="00EA5717" w:rsidP="00AA75BB">
      <w:pPr>
        <w:pStyle w:val="Prrafodelista"/>
        <w:numPr>
          <w:ilvl w:val="0"/>
          <w:numId w:val="8"/>
        </w:numPr>
      </w:pPr>
      <w:r>
        <w:t>Capítulo 2.- Importancia de los Recursos Educativos Abiertos en las universidades.- Descripción de la trascendencia de REA,  su problemática y proyectos similares.</w:t>
      </w:r>
      <w:r w:rsidR="5CBE0531">
        <w:t xml:space="preserve"> </w:t>
      </w:r>
    </w:p>
    <w:p w14:paraId="59D9D7F0" w14:textId="29C5B56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utiliza </w:t>
      </w:r>
      <w:r>
        <w:t xml:space="preserve"> técnicas de recolección y análisis de datos y se aplica este método de evaluación del impacto a un componente académico.</w:t>
      </w:r>
    </w:p>
    <w:p w14:paraId="4687525C" w14:textId="76CD3811" w:rsidR="00C87D5F" w:rsidRDefault="5CBE0531" w:rsidP="00AA75BB">
      <w:pPr>
        <w:pStyle w:val="Prrafodelista"/>
        <w:numPr>
          <w:ilvl w:val="0"/>
          <w:numId w:val="8"/>
        </w:numPr>
      </w:pPr>
      <w:r>
        <w:t>Capítulo 4.-</w:t>
      </w:r>
      <w:r w:rsidR="00C9429B">
        <w:t xml:space="preserve"> </w:t>
      </w:r>
      <w:r>
        <w:t xml:space="preserve">Análisis e Interpretación de Resultados.-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Hoy en día el desarrollo de la sociedad de la información y la rápida difusión de la información dan lugar a nuevas oportunidades de aprender; permitiendo desafiar puntos de vista y prácticas  establecidas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Las instituciones de Educación superior no presentan ningún antecedente de haber mejorado el sistema tradicional con referencia a los cambios generados por la utilización de OpenCourseWar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7FB5A153" w:rsidR="00E047CD" w:rsidRDefault="5CBE0531" w:rsidP="002063A4">
      <w:r>
        <w:t>El término “Recursos Educativos Abiertos”</w:t>
      </w:r>
      <w:r w:rsidR="00FD44F1">
        <w:t xml:space="preserve"> (REA),</w:t>
      </w:r>
      <w:r>
        <w:t xml:space="preserve"> en inglés Open Educational Resources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intelectual,  lo que permite a otras personas su uso libre o con propósitos diferentes a los que contempla  su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B52514" w:rsidRDefault="00174C2D" w:rsidP="00341DFF">
      <w:pPr>
        <w:spacing w:after="0" w:line="240" w:lineRule="atLeast"/>
        <w:jc w:val="left"/>
        <w:rPr>
          <w:sz w:val="20"/>
          <w:szCs w:val="20"/>
          <w:lang w:val="en-US"/>
        </w:rPr>
      </w:pPr>
      <w:r w:rsidRPr="00B52514">
        <w:rPr>
          <w:sz w:val="20"/>
          <w:szCs w:val="20"/>
          <w:lang w:val="en-US"/>
        </w:rPr>
        <w:t xml:space="preserve">Figura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6020FF" w:rsidRPr="00B52514">
        <w:rPr>
          <w:noProof/>
          <w:sz w:val="20"/>
          <w:szCs w:val="20"/>
          <w:lang w:val="en-US"/>
        </w:rPr>
        <w:t>1</w:t>
      </w:r>
      <w:r w:rsidRPr="003E3801">
        <w:rPr>
          <w:sz w:val="20"/>
          <w:szCs w:val="20"/>
        </w:rPr>
        <w:fldChar w:fldCharType="end"/>
      </w:r>
      <w:r w:rsidRPr="00B52514">
        <w:rPr>
          <w:sz w:val="20"/>
          <w:szCs w:val="20"/>
          <w:lang w:val="en-US"/>
        </w:rPr>
        <w:t xml:space="preserve">. </w:t>
      </w:r>
      <w:r w:rsidR="00341DFF" w:rsidRPr="00B52514">
        <w:rPr>
          <w:sz w:val="20"/>
          <w:szCs w:val="20"/>
          <w:lang w:val="en-US"/>
        </w:rPr>
        <w:t>Historia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su  objetivo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cuales </w:t>
      </w:r>
      <w:r w:rsidR="00254B44">
        <w:t xml:space="preserve"> </w:t>
      </w:r>
      <w:r>
        <w:t>son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r w:rsidRPr="00B52514">
        <w:rPr>
          <w:sz w:val="20"/>
          <w:szCs w:val="20"/>
          <w:lang w:val="en-US"/>
        </w:rPr>
        <w:t>Figura 2. Composición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Fuente: Organisation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r>
        <w:rPr>
          <w:sz w:val="18"/>
          <w:szCs w:val="18"/>
        </w:rPr>
        <w:t>Margulies.</w:t>
      </w:r>
    </w:p>
    <w:p w14:paraId="6EED8C23" w14:textId="147D5AC8" w:rsidR="00C840CE" w:rsidRPr="00C840CE" w:rsidRDefault="00C840CE" w:rsidP="000C0512">
      <w:pPr>
        <w:pStyle w:val="Prrafodelista"/>
        <w:numPr>
          <w:ilvl w:val="0"/>
          <w:numId w:val="1"/>
        </w:numPr>
      </w:pPr>
      <w:r w:rsidRPr="5CBE0531">
        <w:rPr>
          <w:b/>
          <w:bCs/>
        </w:rPr>
        <w:t xml:space="preserve">Herramientas: </w:t>
      </w:r>
      <w:r>
        <w:t>Software para apoyar la creación, entrega (acceso), uso y mejoramiento de contenidos educativos abiertos. Esto incluye herramientas y sistemas  para: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adaptación y localización de contenido; y materiales o técnicas para apoyar el acceso al conocimiento. Por lo general quienes crean REA, permiten que cualquier persona use sus materiales, los modifique, lo traduzca a mejores, y además, que los comparta con otros. Se debe tener en cuenta que algunas licencias restring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Content Management Systems</w:t>
      </w:r>
      <w:r w:rsidR="003C622C">
        <w:rPr>
          <w:b/>
          <w:bCs/>
        </w:rPr>
        <w:t xml:space="preserve"> </w:t>
      </w:r>
      <w:r>
        <w:rPr>
          <w:b/>
          <w:bCs/>
        </w:rPr>
        <w:t>(CMS)</w:t>
      </w:r>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Además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r w:rsidR="003671B4">
        <w:t>Wordpress, J</w:t>
      </w:r>
      <w:r w:rsidR="007D1E31">
        <w:t>oomla</w:t>
      </w:r>
      <w:r w:rsidR="003671B4">
        <w:t>, Drupal y M</w:t>
      </w:r>
      <w:r w:rsidR="007D1E31">
        <w:t>agento</w:t>
      </w:r>
      <w:r w:rsidR="003671B4">
        <w:t>.</w:t>
      </w:r>
    </w:p>
    <w:p w14:paraId="50937987" w14:textId="301304D7" w:rsidR="00E73808" w:rsidRPr="00201361" w:rsidRDefault="00E73808" w:rsidP="00AA75BB">
      <w:pPr>
        <w:pStyle w:val="Prrafodelista"/>
        <w:numPr>
          <w:ilvl w:val="0"/>
          <w:numId w:val="16"/>
        </w:numPr>
        <w:rPr>
          <w:b/>
          <w:bCs/>
        </w:rPr>
      </w:pPr>
      <w:r>
        <w:rPr>
          <w:b/>
          <w:bCs/>
        </w:rPr>
        <w:t>Social Software.-</w:t>
      </w:r>
      <w:r w:rsidR="00201361">
        <w:rPr>
          <w:b/>
          <w:bCs/>
        </w:rPr>
        <w:t xml:space="preserve"> </w:t>
      </w:r>
      <w:r w:rsidR="00201361">
        <w:rPr>
          <w:bCs/>
        </w:rPr>
        <w:t xml:space="preserve">es un conjunto de </w:t>
      </w:r>
      <w:r w:rsidR="00DF0F37">
        <w:rPr>
          <w:bCs/>
        </w:rPr>
        <w:t xml:space="preserve">software que se utiliza como </w:t>
      </w:r>
      <w:r w:rsidR="00201361">
        <w:rPr>
          <w:bCs/>
        </w:rPr>
        <w:t>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y  blogs en la web.</w:t>
      </w:r>
    </w:p>
    <w:p w14:paraId="391A2C07" w14:textId="556C8E27" w:rsidR="00201361" w:rsidRPr="00841E4C" w:rsidRDefault="00DF0F37" w:rsidP="00AA75BB">
      <w:pPr>
        <w:pStyle w:val="Prrafodelista"/>
        <w:numPr>
          <w:ilvl w:val="0"/>
          <w:numId w:val="16"/>
        </w:numPr>
        <w:rPr>
          <w:b/>
          <w:bCs/>
        </w:rPr>
      </w:pPr>
      <w:r>
        <w:rPr>
          <w:b/>
          <w:bCs/>
        </w:rPr>
        <w:t xml:space="preserve">Develoment tools: </w:t>
      </w:r>
      <w:r w:rsidR="004B5B0D">
        <w:rPr>
          <w:bCs/>
        </w:rPr>
        <w:t>son herramientas desarrolladas para un propósito específico como el caso de Connexions que es utilizada como repositorio global de contenidos educativos los cuales pueden ser editados o actualizados nuevamente por nuevos autores,  todos su contenido está disponible libremente y su contenido puede ser explorado .Connexions es pionera junto a OCW.</w:t>
      </w:r>
    </w:p>
    <w:p w14:paraId="73B2BCE4" w14:textId="00ADDA56" w:rsidR="00841E4C" w:rsidRPr="00254B44" w:rsidRDefault="00841E4C" w:rsidP="00AA75BB">
      <w:pPr>
        <w:pStyle w:val="Prrafodelista"/>
        <w:numPr>
          <w:ilvl w:val="0"/>
          <w:numId w:val="16"/>
        </w:numPr>
        <w:rPr>
          <w:b/>
          <w:bCs/>
        </w:rPr>
      </w:pPr>
      <w:r>
        <w:rPr>
          <w:b/>
          <w:bCs/>
        </w:rPr>
        <w:t>Learning M</w:t>
      </w:r>
      <w:r w:rsidR="000A2B8C">
        <w:rPr>
          <w:b/>
          <w:bCs/>
        </w:rPr>
        <w:t>anagement</w:t>
      </w:r>
      <w:r>
        <w:rPr>
          <w:b/>
          <w:bCs/>
        </w:rPr>
        <w:t xml:space="preserve"> System</w:t>
      </w:r>
      <w:r w:rsidR="000A2B8C">
        <w:rPr>
          <w:b/>
          <w:bCs/>
        </w:rPr>
        <w:t>s</w:t>
      </w:r>
      <w:r>
        <w:rPr>
          <w:b/>
          <w:bCs/>
        </w:rPr>
        <w:t>:</w:t>
      </w:r>
      <w:r w:rsidR="000A2B8C">
        <w:rPr>
          <w:b/>
          <w:bCs/>
        </w:rPr>
        <w:t xml:space="preserve"> </w:t>
      </w:r>
      <w:r w:rsidR="000A2B8C">
        <w:rPr>
          <w:bCs/>
        </w:rPr>
        <w:t xml:space="preserve">un sistema de gestión de aprendizaje no  es más que una aplicación instalada en un servidor que sirve para controlar y distribuir actividades para estudiantes en formación en una </w:t>
      </w:r>
      <w:r w:rsidR="000A2B8C">
        <w:rPr>
          <w:bCs/>
        </w:rPr>
        <w:lastRenderedPageBreak/>
        <w:t>institución, sus funciones incluyen la gestión de usuarios, cursos, contenido, actividades de formación, eventos, evaluaciones, foros, y generar informes. Entre los más conocido tenemos Moodle, ATutor,</w:t>
      </w:r>
      <w:r w:rsidR="00094F3E">
        <w:rPr>
          <w:bCs/>
        </w:rPr>
        <w:t xml:space="preserve"> y </w:t>
      </w:r>
      <w:r w:rsidR="000A2B8C">
        <w:rPr>
          <w:bCs/>
        </w:rPr>
        <w:t xml:space="preserve"> Eliademy</w:t>
      </w:r>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r>
        <w:rPr>
          <w:b/>
          <w:bCs/>
        </w:rPr>
        <w:t>L</w:t>
      </w:r>
      <w:r w:rsidR="00254B44">
        <w:rPr>
          <w:b/>
          <w:bCs/>
        </w:rPr>
        <w:t>earning R</w:t>
      </w:r>
      <w:r>
        <w:rPr>
          <w:b/>
          <w:bCs/>
        </w:rPr>
        <w:t>esources:</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Reference Collection</w:t>
      </w:r>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Internet archive, Google Scholar, Library of Congress,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abierto</w:t>
      </w:r>
      <w:r w:rsidR="00E7785A">
        <w:rPr>
          <w:bCs/>
          <w:lang w:val="es-EC"/>
        </w:rPr>
        <w:t xml:space="preserve">  a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r>
        <w:rPr>
          <w:b/>
          <w:bCs/>
          <w:lang w:val="es-EC"/>
        </w:rPr>
        <w:t>Licensing tools:</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la estas licencias entre las </w:t>
      </w:r>
      <w:r w:rsidR="00CF745F">
        <w:rPr>
          <w:bCs/>
          <w:lang w:val="es-EC"/>
        </w:rPr>
        <w:t>más</w:t>
      </w:r>
      <w:r w:rsidR="003E0677">
        <w:rPr>
          <w:bCs/>
          <w:lang w:val="es-EC"/>
        </w:rPr>
        <w:t xml:space="preserve"> conocidas se encuentran la licencia Creative Commons y GNU </w:t>
      </w:r>
      <w:r w:rsidR="003E0677" w:rsidRPr="003E0677">
        <w:rPr>
          <w:bCs/>
          <w:lang w:val="es-EC"/>
        </w:rPr>
        <w:t>Free Documentacion License</w:t>
      </w:r>
    </w:p>
    <w:p w14:paraId="5A9CE3FF" w14:textId="17B694D7" w:rsidR="00DD78E5" w:rsidRPr="002F18C3" w:rsidRDefault="00692FEC" w:rsidP="00AA75BB">
      <w:pPr>
        <w:pStyle w:val="Prrafodelista"/>
        <w:numPr>
          <w:ilvl w:val="0"/>
          <w:numId w:val="16"/>
        </w:numPr>
        <w:rPr>
          <w:b/>
          <w:bCs/>
          <w:lang w:val="es-EC"/>
        </w:rPr>
      </w:pPr>
      <w:r w:rsidRPr="00692FEC">
        <w:rPr>
          <w:b/>
          <w:bCs/>
          <w:lang w:val="es-EC"/>
        </w:rPr>
        <w:t>Interoperability</w:t>
      </w:r>
      <w:r>
        <w:rPr>
          <w:b/>
          <w:bCs/>
          <w:lang w:val="es-EC"/>
        </w:rPr>
        <w:t xml:space="preserve">: </w:t>
      </w:r>
      <w:r>
        <w:rPr>
          <w:bCs/>
          <w:lang w:val="es-EC"/>
        </w:rPr>
        <w:t xml:space="preserve">La interoperabilidad es una </w:t>
      </w:r>
      <w:r w:rsidR="009C628E">
        <w:rPr>
          <w:bCs/>
          <w:lang w:val="es-EC"/>
        </w:rPr>
        <w:t xml:space="preserve">característica fundamental que tienen las plataformas e-learning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IMS,  y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r>
        <w:rPr>
          <w:b/>
          <w:bCs/>
          <w:lang w:val="es-EC"/>
        </w:rPr>
        <w:t>Best Practices:</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continuación se presenta la clasificación en base a la alta calidad y disponibilidad en internet </w:t>
      </w:r>
      <w:r w:rsidR="000D7977">
        <w:t>propuesta por Lakshmana, en 2015</w:t>
      </w:r>
      <w:r>
        <w:t>:</w:t>
      </w:r>
    </w:p>
    <w:p w14:paraId="38558D9F" w14:textId="77777777" w:rsidR="00F67DE5" w:rsidRPr="00E27E26" w:rsidRDefault="5CBE0531" w:rsidP="00AA75BB">
      <w:pPr>
        <w:pStyle w:val="Prrafodelista"/>
        <w:numPr>
          <w:ilvl w:val="0"/>
          <w:numId w:val="16"/>
        </w:numPr>
      </w:pPr>
      <w:r w:rsidRPr="5CBE0531">
        <w:rPr>
          <w:b/>
          <w:bCs/>
        </w:rPr>
        <w:t>OER learning objects:</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OER Digitalized library collections:</w:t>
      </w:r>
      <w:r>
        <w:t xml:space="preserve"> Son colecciones de bibliotecas digitalizadas, que incluyen materiales de referencia, catálogos, revistas, publicaciones periódicas, </w:t>
      </w:r>
      <w:r w:rsidRPr="005A33E5">
        <w:t>carteles</w:t>
      </w:r>
      <w:r>
        <w:t xml:space="preserve"> ,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Encyclopedia: </w:t>
      </w:r>
      <w:r>
        <w:t>Son materiales que contienen definiciones de una amplia variedad de temas, utilizadas y creadas por educadores, estudiantes y autodidactas, formando una gran enciclopedia  qu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Open Textbooks:</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Courseware: </w:t>
      </w:r>
      <w:r>
        <w:t xml:space="preserve">Son materiales de cursos específicos impartidos en la web por instituciones educativas. En estos se incluyen notas de clase, textos, lista de lectura, tareas, programas de estudio, material de estudio </w:t>
      </w:r>
      <w:r>
        <w:lastRenderedPageBreak/>
        <w:t xml:space="preserve">y  exámenes. Sirven de referencia para otros docentes que imparte el curso en algún lugar distinto del mundo. Estudiantes y autodidactas pueden utilizar para aumentar su educación. Además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OER Courses:</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Open Course library:</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Open Online Courses:</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virtual  y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debe ser un objeto codificado  en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r>
        <w:t>OpenCourseWare (</w:t>
      </w:r>
      <w:r w:rsidR="00CB41D4">
        <w:t>OCW)</w:t>
      </w:r>
      <w:bookmarkEnd w:id="44"/>
      <w:bookmarkEnd w:id="45"/>
      <w:bookmarkEnd w:id="46"/>
      <w:bookmarkEnd w:id="47"/>
    </w:p>
    <w:p w14:paraId="7363B907" w14:textId="1125E947" w:rsidR="00E61764" w:rsidRDefault="5CBE0531" w:rsidP="002063A4">
      <w:r>
        <w:t xml:space="preserve">Los </w:t>
      </w:r>
      <w:r w:rsidR="00CD79A8">
        <w:t xml:space="preserve"> Open Cou</w:t>
      </w:r>
      <w:r w:rsidR="00F55AF9">
        <w:t>r</w:t>
      </w:r>
      <w:r w:rsidR="00CD79A8">
        <w:t>se War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de  los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A continuació</w:t>
      </w:r>
      <w:r w:rsidR="00025469">
        <w:t>n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OCW  son las siguientes:</w:t>
      </w:r>
    </w:p>
    <w:p w14:paraId="5FE09E66" w14:textId="77777777" w:rsidR="009B699A" w:rsidRDefault="5CBE0531" w:rsidP="000C0512">
      <w:pPr>
        <w:pStyle w:val="Prrafodelista"/>
        <w:numPr>
          <w:ilvl w:val="0"/>
          <w:numId w:val="4"/>
        </w:numPr>
      </w:pPr>
      <w:r>
        <w:t>El material educativo publicado en OCW se ordena en unidades de asignaturas o cursos, en esto se incluyen  un gran material asociados a ellas.</w:t>
      </w:r>
    </w:p>
    <w:p w14:paraId="1AD30B6B" w14:textId="77777777" w:rsidR="00A678D4" w:rsidRDefault="5CBE0531" w:rsidP="000C0512">
      <w:pPr>
        <w:pStyle w:val="Prrafodelista"/>
        <w:numPr>
          <w:ilvl w:val="0"/>
          <w:numId w:val="4"/>
        </w:numPr>
      </w:pPr>
      <w:r>
        <w:t>Los materiales representan un conjunto organizado de recursos (documentos, programa, calendario,...)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orld Report y The Princeton Review o a las clasificaciones globales de Times Higher </w:t>
      </w:r>
      <w:r w:rsidR="00117FD4">
        <w:t>Education</w:t>
      </w:r>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MitOpenCourseWare del Massachusetts Institute of Technology </w:t>
      </w:r>
      <w:r w:rsidR="00FB4C7E">
        <w:t xml:space="preserve">fue la primera universidad en adoptar OpenCourseWar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r w:rsidRPr="00B52514">
        <w:rPr>
          <w:sz w:val="20"/>
          <w:szCs w:val="20"/>
          <w:lang w:val="en-US"/>
        </w:rPr>
        <w:t>Figura 3. Sitio MITOPENCOURSEWARE</w:t>
      </w:r>
    </w:p>
    <w:p w14:paraId="04F252C2" w14:textId="07038A19"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45FCA" w:rsidRPr="00B52514">
        <w:rPr>
          <w:lang w:val="en-US"/>
        </w:rPr>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principales usuario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Pr>
          <w:sz w:val="20"/>
          <w:szCs w:val="20"/>
        </w:rPr>
        <w:fldChar w:fldCharType="begin" w:fldLock="1"/>
      </w:r>
      <w:r w:rsidR="00FF4984" w:rsidRPr="00B52514">
        <w:rPr>
          <w:sz w:val="20"/>
          <w:szCs w:val="20"/>
          <w:lang w:val="en-US"/>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B52514">
        <w:rPr>
          <w:noProof/>
          <w:sz w:val="20"/>
          <w:szCs w:val="20"/>
          <w:lang w:val="en-US"/>
        </w:rPr>
        <w:t>Site Statistics | MIT OpenCourseWare | Free Online Course Materials</w:t>
      </w:r>
      <w:r w:rsidR="00FF4984">
        <w:rPr>
          <w:sz w:val="20"/>
          <w:szCs w:val="20"/>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recolectadas </w:t>
      </w:r>
      <w:r w:rsidR="00914320">
        <w:t xml:space="preserve"> hasta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Space</w:t>
            </w:r>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B52514" w:rsidRDefault="00FB5455" w:rsidP="00DE26B2">
      <w:pPr>
        <w:pStyle w:val="Prrafodelista"/>
        <w:numPr>
          <w:ilvl w:val="0"/>
          <w:numId w:val="7"/>
        </w:numPr>
      </w:pPr>
      <w:r w:rsidRPr="00B52514">
        <w:t xml:space="preserve">El portal de la Universidad de California, Berkeley ofrece webcasts de cientos cursos y conferencias. Tanto </w:t>
      </w:r>
      <w:r w:rsidR="007A16A8" w:rsidRPr="00B52514">
        <w:t>los</w:t>
      </w:r>
      <w:r w:rsidRPr="00B52514">
        <w:t xml:space="preserve"> cursos actuales como los archivados</w:t>
      </w:r>
      <w:r w:rsidR="007A16A8" w:rsidRPr="00B52514">
        <w:t xml:space="preserve"> se pueden experimentar  a través de la repetición a petición. Los temas del curso incluyen todo, desde arqueología hasta bioingeniería y la psicología.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UC Berkeley Webcast</w:t>
      </w:r>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B52514" w:rsidRDefault="003A2ED6" w:rsidP="00DE26B2">
      <w:pPr>
        <w:pStyle w:val="Prrafodelista"/>
        <w:numPr>
          <w:ilvl w:val="0"/>
          <w:numId w:val="7"/>
        </w:numPr>
      </w:pPr>
      <w:r w:rsidRPr="00B52514">
        <w:t xml:space="preserve">El portal de The Open University, la cual es la el portal de la universidad más grande del Reino Unido, tiene un sitio abierto, con catalogo enorme libre de más de 800 cursos. Algunos de los temas cubiertos incluyen historia, </w:t>
      </w:r>
      <w:r w:rsidRPr="00B52514">
        <w:lastRenderedPageBreak/>
        <w:t>negocios, educación, arte, derecho, informática, lenguas extranjeras, sociedad, matemáticas y tecnología.</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B52514" w:rsidRDefault="00EA6D7C" w:rsidP="00EA6D7C">
      <w:pPr>
        <w:spacing w:after="0" w:line="240" w:lineRule="atLeast"/>
        <w:ind w:firstLine="360"/>
        <w:jc w:val="left"/>
        <w:rPr>
          <w:sz w:val="20"/>
          <w:szCs w:val="20"/>
          <w:lang w:val="en-US"/>
        </w:rPr>
      </w:pPr>
      <w:r w:rsidRPr="00B52514">
        <w:rPr>
          <w:sz w:val="20"/>
          <w:szCs w:val="20"/>
          <w:lang w:val="en-US"/>
        </w:rPr>
        <w:t>Figura 7. The Open University</w:t>
      </w:r>
    </w:p>
    <w:p w14:paraId="0BF7A239" w14:textId="5D290C10" w:rsidR="00EA6D7C" w:rsidRPr="00B52514" w:rsidRDefault="00EA6D7C" w:rsidP="00EA6D7C">
      <w:pPr>
        <w:ind w:firstLine="360"/>
        <w:rPr>
          <w:sz w:val="18"/>
          <w:szCs w:val="18"/>
          <w:lang w:val="en-US"/>
        </w:rPr>
      </w:pPr>
      <w:r w:rsidRPr="00B52514">
        <w:rPr>
          <w:sz w:val="18"/>
          <w:szCs w:val="18"/>
          <w:lang w:val="en-US"/>
        </w:rPr>
        <w:t>Fuente: http://www.openuniversity.edu/courses</w:t>
      </w:r>
    </w:p>
    <w:p w14:paraId="785FCB52" w14:textId="6FE251D2" w:rsidR="002D239A" w:rsidRPr="00B52514" w:rsidRDefault="00473DBC" w:rsidP="00D10EB8">
      <w:pPr>
        <w:pStyle w:val="Prrafodelista"/>
        <w:numPr>
          <w:ilvl w:val="0"/>
          <w:numId w:val="7"/>
        </w:numPr>
      </w:pPr>
      <w:r w:rsidRPr="00B52514">
        <w:t xml:space="preserve">El portal del Instituto Tecnológico de Tokio conocido como Tokio Tech tiene un programa OpenCourseWar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5869DD2C" w14:textId="77777777" w:rsidR="00D10EB8" w:rsidRPr="00B52514" w:rsidRDefault="00D10EB8" w:rsidP="00D10EB8"/>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Figura 8. Tokio Tech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B52514" w:rsidRDefault="000155D0" w:rsidP="00DE26B2">
      <w:pPr>
        <w:pStyle w:val="Prrafodelista"/>
        <w:numPr>
          <w:ilvl w:val="0"/>
          <w:numId w:val="7"/>
        </w:numPr>
      </w:pPr>
      <w:r w:rsidRPr="00B52514">
        <w:lastRenderedPageBreak/>
        <w:t xml:space="preserve">El portal de Yale </w:t>
      </w:r>
      <w:r w:rsidR="007804CD" w:rsidRPr="00B52514">
        <w:t xml:space="preserve"> </w:t>
      </w:r>
      <w:r w:rsidRPr="00B52514">
        <w:t xml:space="preserve">no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Los cursos que tienen van desde humanidades y ciencia, filosofía, hasta clases de economía en los 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Sitio Open Yale courses</w:t>
      </w:r>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B52514" w:rsidRDefault="003A5A03" w:rsidP="00DE26B2">
      <w:pPr>
        <w:pStyle w:val="Prrafodelista"/>
        <w:numPr>
          <w:ilvl w:val="0"/>
          <w:numId w:val="7"/>
        </w:numPr>
      </w:pPr>
      <w:r w:rsidRPr="00B52514">
        <w:t>El portal Open.Michigan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B52514" w:rsidRDefault="00244D25" w:rsidP="00DE26B2">
      <w:pPr>
        <w:pStyle w:val="Prrafodelista"/>
        <w:numPr>
          <w:ilvl w:val="0"/>
          <w:numId w:val="7"/>
        </w:numPr>
      </w:pPr>
      <w:r w:rsidRPr="00B52514">
        <w:t xml:space="preserve">El portal de la Escuela de Salud Publica  Johns Hopkins Blomberg </w:t>
      </w:r>
      <w:r w:rsidR="00F0507F" w:rsidRPr="00B52514">
        <w:t>ofrece materiales para decenas de cursos sobre temas de enfermedades crónicas, siendo más una biblioteca de recursos que una lista de cursos completos, las colecciones incluyen videoclips, diapositivas de conferencias, notas, proyectos, una amplia colección de imágenes y gráficos, además de simulaciones de cirugías y diagnóstico a través de una aplicación.</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3"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B52514" w:rsidRDefault="001E2AA4" w:rsidP="00DE26B2">
      <w:pPr>
        <w:pStyle w:val="Prrafodelista"/>
        <w:numPr>
          <w:ilvl w:val="0"/>
          <w:numId w:val="7"/>
        </w:numPr>
      </w:pPr>
      <w:r w:rsidRPr="00B52514">
        <w:t xml:space="preserve">El portal de </w:t>
      </w:r>
      <w:r w:rsidR="004B6216" w:rsidRPr="00B52514">
        <w:t xml:space="preserve">la Universidad de </w:t>
      </w:r>
      <w:r w:rsidRPr="00B52514">
        <w:t>Carnegie Mellon destaca por</w:t>
      </w:r>
      <w:r w:rsidR="001919BD" w:rsidRPr="00B52514">
        <w:t xml:space="preserve"> que </w:t>
      </w:r>
      <w:r w:rsidRPr="00B52514">
        <w:t xml:space="preserve"> sus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Sitio Carnegie Mellon University</w:t>
      </w:r>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Notre Dame ofrece docenas de cursos de diferentes departamentos, desde ingeniería aeroespacial hasta cursos básicos de matemática y teología. Dentro de estos cursos se dispone de  planes de estudio, esquema de estructura de clase</w:t>
      </w:r>
      <w:r w:rsidR="004B6216" w:rsidRPr="00B52514">
        <w:t xml:space="preserve">s, audio de conferencias, </w:t>
      </w:r>
      <w:r w:rsidR="004B6216" w:rsidRPr="00B52514">
        <w:lastRenderedPageBreak/>
        <w:t xml:space="preserve">diapositivas, ilustraciones, texto de uso gratuito, exámenes y soluciones, además de </w:t>
      </w:r>
      <w:r w:rsidRPr="00B52514">
        <w:t xml:space="preserve"> una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B52514" w:rsidRDefault="00AE50EA" w:rsidP="00A561A2">
      <w:pPr>
        <w:spacing w:after="0" w:line="240" w:lineRule="atLeast"/>
        <w:ind w:firstLine="360"/>
        <w:jc w:val="left"/>
        <w:rPr>
          <w:sz w:val="20"/>
          <w:szCs w:val="20"/>
          <w:lang w:val="en-US"/>
        </w:rPr>
      </w:pPr>
      <w:r w:rsidRPr="00B52514">
        <w:rPr>
          <w:sz w:val="20"/>
          <w:szCs w:val="20"/>
          <w:lang w:val="en-US"/>
        </w:rPr>
        <w:t>Figura 11</w:t>
      </w:r>
      <w:r w:rsidR="00A561A2" w:rsidRPr="00B52514">
        <w:rPr>
          <w:sz w:val="20"/>
          <w:szCs w:val="20"/>
          <w:lang w:val="en-US"/>
        </w:rPr>
        <w:t>. Sitio University of Notr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B52514" w:rsidRDefault="5CBE0531" w:rsidP="00DE26B2">
      <w:pPr>
        <w:pStyle w:val="Prrafodelista"/>
        <w:numPr>
          <w:ilvl w:val="0"/>
          <w:numId w:val="7"/>
        </w:numPr>
      </w:pPr>
      <w:r w:rsidRPr="00B52514">
        <w:t>Portal OpenCourseWar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consorcio OCW Universia</w:t>
      </w:r>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Sitio OpenCourseWar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OpenCourseWar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15D18C40" w:rsidR="00A564FF" w:rsidRPr="00B52514" w:rsidRDefault="5CBE0531" w:rsidP="006873A4">
      <w:pPr>
        <w:pStyle w:val="Prrafodelista"/>
        <w:numPr>
          <w:ilvl w:val="0"/>
          <w:numId w:val="7"/>
        </w:numPr>
      </w:pPr>
      <w:r w:rsidRPr="00B52514">
        <w:lastRenderedPageBreak/>
        <w:t>Crear un modelo eficiente basado en estándares generados de OCW Consortium, UNIVERSIA, la tendencia tecnológica de la Web Social y Semántica, así como de otros organismos afines para  que otras universidades puedan adaptar a la hora de publicar sus propios materiales pedagógicos.</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creados </w:t>
      </w:r>
      <w:r w:rsidR="00294AC7">
        <w:rPr>
          <w:lang w:eastAsia="es-ES"/>
        </w:rPr>
        <w:t xml:space="preserve"> con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Open Education Consortium</w:t>
      </w:r>
      <w:r w:rsidR="00E74FA8">
        <w:rPr>
          <w:lang w:eastAsia="es-ES"/>
        </w:rPr>
        <w:t xml:space="preserve"> (OEC)</w:t>
      </w:r>
    </w:p>
    <w:p w14:paraId="4230965A" w14:textId="63A7F041" w:rsidR="00D12146" w:rsidRPr="00D12146" w:rsidRDefault="00D12146" w:rsidP="00D12146">
      <w:r>
        <w:t>En 2005 se oficializó la organización denominada O</w:t>
      </w:r>
      <w:r w:rsidR="00E74FA8">
        <w:t xml:space="preserve">penCourseWare Consortium (OCWC), recientemente denominada Open Education Consortium (OEC), </w:t>
      </w:r>
      <w:r>
        <w:t>con el objetivo  de coordinar y regular todo lo relacionado con la publicación de materiales en abierto OCW.</w:t>
      </w:r>
    </w:p>
    <w:p w14:paraId="152B3AA5" w14:textId="26C6DE58" w:rsidR="00191971" w:rsidRDefault="5CBE0531" w:rsidP="00CB621B">
      <w:r>
        <w:t xml:space="preserve">El </w:t>
      </w:r>
      <w:r w:rsidR="00E74FA8">
        <w:t>Open Education Consortium</w:t>
      </w:r>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OpenCourseWare Consortium - OCWC 2014 | Open Education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MIT </w:t>
      </w:r>
      <w:r w:rsidR="00DA69FB">
        <w:t xml:space="preserve"> que es parte del consorcio </w:t>
      </w:r>
      <w:r w:rsidR="5CBE0531">
        <w:t>cuenta con traducciones en:</w:t>
      </w:r>
    </w:p>
    <w:p w14:paraId="351F7A26" w14:textId="77777777" w:rsidR="008E672B" w:rsidRDefault="5CBE0531" w:rsidP="00B85606">
      <w:pPr>
        <w:pStyle w:val="Prrafodelista"/>
        <w:numPr>
          <w:ilvl w:val="0"/>
          <w:numId w:val="6"/>
        </w:numPr>
      </w:pPr>
      <w:r>
        <w:t>Chino(395)</w:t>
      </w:r>
    </w:p>
    <w:p w14:paraId="5F965D55" w14:textId="77777777" w:rsidR="008E672B" w:rsidRDefault="5CBE0531" w:rsidP="00B85606">
      <w:pPr>
        <w:pStyle w:val="Prrafodelista"/>
        <w:numPr>
          <w:ilvl w:val="0"/>
          <w:numId w:val="6"/>
        </w:numPr>
      </w:pPr>
      <w:r>
        <w:t>Español(99)</w:t>
      </w:r>
    </w:p>
    <w:p w14:paraId="337CC0ED" w14:textId="77777777" w:rsidR="008E672B" w:rsidRDefault="5CBE0531" w:rsidP="00B85606">
      <w:pPr>
        <w:pStyle w:val="Prrafodelista"/>
        <w:numPr>
          <w:ilvl w:val="0"/>
          <w:numId w:val="6"/>
        </w:numPr>
      </w:pPr>
      <w:r>
        <w:t>Portugués(95)</w:t>
      </w:r>
    </w:p>
    <w:p w14:paraId="07F1EC6E" w14:textId="77777777" w:rsidR="0087347A" w:rsidRDefault="5CBE0531" w:rsidP="00B85606">
      <w:pPr>
        <w:pStyle w:val="Prrafodelista"/>
        <w:numPr>
          <w:ilvl w:val="0"/>
          <w:numId w:val="6"/>
        </w:numPr>
      </w:pPr>
      <w:r>
        <w:t>Thai(15)</w:t>
      </w:r>
    </w:p>
    <w:p w14:paraId="533DFE90" w14:textId="77777777" w:rsidR="0087347A" w:rsidRDefault="5CBE0531" w:rsidP="00B85606">
      <w:pPr>
        <w:pStyle w:val="Prrafodelista"/>
        <w:numPr>
          <w:ilvl w:val="0"/>
          <w:numId w:val="6"/>
        </w:numPr>
      </w:pPr>
      <w:r>
        <w:t>Persia(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r w:rsidRPr="00B52514">
        <w:rPr>
          <w:lang w:val="en-US"/>
        </w:rPr>
        <w:t>China Open Resources for Education(CORE)</w:t>
      </w:r>
    </w:p>
    <w:p w14:paraId="62291231" w14:textId="674218AA" w:rsidR="00114549" w:rsidRDefault="5CBE0531" w:rsidP="002063A4">
      <w:r>
        <w:t>China cuenta con el CORE (Recursos Abiertos de China para la Educación) que es el consorcio de universidades Chinas,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fácil a los recursos educativos mundiales. Este consorcio comenzó con 26 universidades miembro de la IET Educational Fundation y 44 radios y TVs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345719" w:rsidRDefault="00750F32" w:rsidP="00D10EB8">
      <w:pPr>
        <w:spacing w:after="0" w:line="240" w:lineRule="atLeast"/>
        <w:jc w:val="left"/>
        <w:rPr>
          <w:sz w:val="20"/>
          <w:szCs w:val="20"/>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r w:rsidR="00D65512">
        <w:rPr>
          <w:sz w:val="20"/>
          <w:szCs w:val="20"/>
        </w:rPr>
        <w:t>Figura 16</w:t>
      </w:r>
      <w:r w:rsidR="00345719">
        <w:rPr>
          <w:sz w:val="20"/>
          <w:szCs w:val="20"/>
        </w:rPr>
        <w:t xml:space="preserve">. </w:t>
      </w:r>
      <w:r w:rsidR="00345719" w:rsidRPr="00345719">
        <w:rPr>
          <w:sz w:val="20"/>
          <w:szCs w:val="20"/>
        </w:rPr>
        <w:t>China Open Resource for Education</w:t>
      </w:r>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r>
        <w:t>Japan OpenCourseWare Consortium(JOCW)</w:t>
      </w:r>
    </w:p>
    <w:p w14:paraId="77ABA889" w14:textId="13923239" w:rsidR="00EC15A4" w:rsidRDefault="5CBE0531" w:rsidP="002063A4">
      <w:r>
        <w:t xml:space="preserve">El </w:t>
      </w:r>
      <w:r w:rsidR="00B1182E">
        <w:t>20 de abril del 2006 se estableció el consorcio del Opencourseware de  Japón</w:t>
      </w:r>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inglés  y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Japan OCW Consorcium</w:t>
      </w:r>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Figura 18. Curso publicados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r w:rsidRPr="00B52514">
        <w:rPr>
          <w:lang w:val="en-US"/>
        </w:rPr>
        <w:t>The National Programme Of Technology Enabled Learning (NPTEL)</w:t>
      </w:r>
    </w:p>
    <w:p w14:paraId="5C3F0FAA" w14:textId="373635A8" w:rsidR="00CF2624" w:rsidRDefault="5CBE0531" w:rsidP="002063A4">
      <w:r>
        <w:t xml:space="preserve">India tiene el consorcio </w:t>
      </w:r>
      <w:hyperlink r:id="rId46">
        <w:r>
          <w:t>The National Programme Of Technology Enabled Learning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r w:rsidR="00E76E9B">
        <w:t>IISc)</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Pr="00B52514" w:rsidRDefault="00491773" w:rsidP="002063A4">
      <w:pPr>
        <w:rPr>
          <w:lang w:val="en-US"/>
        </w:rPr>
      </w:pPr>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739BE51E"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r w:rsidR="00D65512" w:rsidRPr="00B52514">
        <w:rPr>
          <w:sz w:val="20"/>
          <w:szCs w:val="20"/>
          <w:lang w:val="en-US"/>
        </w:rPr>
        <w:t>Figura 18</w:t>
      </w:r>
      <w:r w:rsidR="00966C49" w:rsidRPr="00B52514">
        <w:rPr>
          <w:sz w:val="20"/>
          <w:szCs w:val="20"/>
          <w:lang w:val="en-US"/>
        </w:rPr>
        <w:t>. The National Programme Of Technology Enabled Learning</w:t>
      </w:r>
    </w:p>
    <w:p w14:paraId="43DC938B" w14:textId="0B76896F" w:rsidR="00491773" w:rsidRPr="006B6191" w:rsidRDefault="00966C49" w:rsidP="001C4BC4">
      <w:pPr>
        <w:spacing w:after="0" w:line="240" w:lineRule="atLeast"/>
        <w:jc w:val="left"/>
        <w:rPr>
          <w:sz w:val="20"/>
          <w:szCs w:val="20"/>
        </w:rPr>
      </w:pPr>
      <w:r w:rsidRPr="006B6191">
        <w:rPr>
          <w:sz w:val="20"/>
          <w:szCs w:val="20"/>
        </w:rPr>
        <w:t xml:space="preserve">Fuente: </w:t>
      </w:r>
      <w:r w:rsidR="001C4BC4" w:rsidRPr="006B6191">
        <w:rPr>
          <w:sz w:val="20"/>
          <w:szCs w:val="20"/>
        </w:rPr>
        <w:t>http://nptel.ac.in/</w:t>
      </w:r>
    </w:p>
    <w:p w14:paraId="6B3F7439" w14:textId="77777777" w:rsidR="001C4BC4" w:rsidRPr="006B6191"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OCW Universia</w:t>
      </w:r>
    </w:p>
    <w:p w14:paraId="39DC8283" w14:textId="4F5E69E5" w:rsidR="00FC11B7" w:rsidRPr="00FC11B7" w:rsidRDefault="00FC11B7" w:rsidP="00FC11B7">
      <w:r>
        <w:t xml:space="preserve">Iberoamérica cuenta con el consorcio </w:t>
      </w:r>
      <w:hyperlink r:id="rId49">
        <w:r>
          <w:t>OpenCourseWare </w:t>
        </w:r>
      </w:hyperlink>
      <w:r>
        <w:t>Universia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Universia se ha comprometido desde el inicio con este proyecto promovido en sus orígenes por el MIT. A nivel global, a la fecha se han incorporado 901 asignaturas y 102 universidades. (Universia Mexico, s. f.)</w:t>
      </w:r>
    </w:p>
    <w:p w14:paraId="19847B51" w14:textId="589C848A" w:rsidR="003F5BB4" w:rsidRPr="00B52514" w:rsidRDefault="00FC11B7" w:rsidP="00FC11B7">
      <w:r w:rsidRPr="00B52514">
        <w:t xml:space="preserve">El </w:t>
      </w:r>
      <w:r w:rsidR="003F5BB4" w:rsidRPr="00B52514">
        <w:t xml:space="preserve">Portal de la Fundación iberoamericana Universia destaca por ser el sitio que ofrecer el mayor número de cursos en Iberoamérica, y siendo una institución debidamente acreditada, publica materiales de docentes, comprometidos en </w:t>
      </w:r>
      <w:r w:rsidR="003F5BB4" w:rsidRPr="00B52514">
        <w:lastRenderedPageBreak/>
        <w:t xml:space="preserve">desarrollar cursos y propuestas de  buenas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gratuita</w:t>
      </w:r>
      <w:r w:rsidR="003F5BB4" w:rsidRPr="005D0E34">
        <w:rPr>
          <w:lang w:val="es-ES_tradnl"/>
        </w:rPr>
        <w:t xml:space="preserve">  y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Figura 12. Sitio de la Fundación Universia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consorcio U</w:t>
      </w:r>
      <w:r w:rsidRPr="00127944">
        <w:rPr>
          <w:lang w:val="es-ES_tradnl"/>
        </w:rPr>
        <w:t>niversia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1" w:name="_Toc486797682"/>
      <w:r w:rsidRPr="00B52514">
        <w:rPr>
          <w:lang w:val="en-US"/>
        </w:rPr>
        <w:lastRenderedPageBreak/>
        <w:t>Massive Online Open Courses</w:t>
      </w:r>
      <w:r w:rsidR="00E51F52" w:rsidRPr="00B52514">
        <w:rPr>
          <w:lang w:val="en-US"/>
        </w:rPr>
        <w:t xml:space="preserve"> (MOOC)</w:t>
      </w:r>
      <w:bookmarkEnd w:id="51"/>
    </w:p>
    <w:p w14:paraId="7F8D5EA5" w14:textId="63F38215" w:rsidR="00963A7D" w:rsidRDefault="000F3123" w:rsidP="009F3FEC">
      <w:r>
        <w:t>Los Massive Online Open Courses,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eso que se ha lanzado varias propuesta a cerca de su definición, de las cuales se ha recopilado las versiones de HOME, ECO, OpenupEd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assive</w:t>
            </w:r>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número de participantes es mayor que el que se puede enseñar en una situación "normal" de la clase de la escuela / universidad (&gt; 150 = número de Dunbar)</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La mayoría de los MOOCs tienen actualmente una fecha fija de inicio y finalización y, como tales, no están abiertos en el ritmo o en el tiempo. A continuación, un ritmo predefinido y / o una fecha de inicio fija y una fecha de finalización no se consideran un criterio explícito para distinguir entre MOOCs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ourse</w:t>
            </w:r>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y </w:t>
      </w:r>
      <w:r>
        <w:t xml:space="preserve"> los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r w:rsidR="00657CDD" w:rsidRPr="00657CDD">
        <w:rPr>
          <w:b/>
        </w:rPr>
        <w:t>Massive</w:t>
      </w:r>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2013 Stephen Downes propuso el uso del número de Dunbar. El número de Dunbar es el límite cognitivo del número de personas con las cuales se pueden mantener relaciones sociales estables (150). En otras palabras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r w:rsidR="00657CDD">
        <w:t xml:space="preserve">de </w:t>
      </w:r>
      <w:r>
        <w:t xml:space="preserve"> se</w:t>
      </w:r>
      <w:r w:rsidR="00657CDD">
        <w:t>r</w:t>
      </w:r>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r w:rsidR="00877AA0">
        <w:rPr>
          <w:b/>
        </w:rPr>
        <w:t>Online;</w:t>
      </w:r>
      <w:r w:rsidR="00C9560B">
        <w:rPr>
          <w:b/>
        </w:rPr>
        <w:t xml:space="preserve"> </w:t>
      </w:r>
      <w:r w:rsidR="00C9560B">
        <w:t xml:space="preserve"> considerando</w:t>
      </w:r>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r>
        <w:rPr>
          <w:b/>
        </w:rPr>
        <w:t xml:space="preserve">Courses, </w:t>
      </w:r>
      <w:r w:rsidR="00184C62">
        <w:rPr>
          <w:b/>
        </w:rPr>
        <w:t xml:space="preserve"> </w:t>
      </w:r>
      <w:r w:rsidR="00184C62">
        <w:t>por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r w:rsidR="008020EF">
        <w:t>Europeo</w:t>
      </w:r>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Breve Historia de los MOOCs</w:t>
      </w:r>
      <w:bookmarkEnd w:id="52"/>
    </w:p>
    <w:p w14:paraId="3DAAA3F6" w14:textId="0AEDECF1" w:rsidR="00040763" w:rsidRDefault="00994C8B" w:rsidP="00040763">
      <w:r>
        <w:t xml:space="preserve">La historia de los MOOCs varia un poco en sus versiones, debido a que se considera que David Wiley  es el autor del primer MOOC conceptual, iniciado en la universidad de Uthah en agosto de 2007, pero su definición fue acuñada </w:t>
      </w:r>
      <w:r w:rsidR="00040763">
        <w:t xml:space="preserve">en 2008 por Dave Cormier, de la Universidad de la Isla del Principe Eduardo, para un curso ofrecido por la Universidad de Manitoba, </w:t>
      </w:r>
      <w:r w:rsidR="00040763" w:rsidRPr="00040763">
        <w:t>"Connectivism and Connective Knowledge"</w:t>
      </w:r>
      <w:r w:rsidR="00040763">
        <w:t>. Teniendo 25 estudiantes matriculados en la Universidad</w:t>
      </w:r>
      <w:r w:rsidR="00203963">
        <w:t>, y</w:t>
      </w:r>
      <w:r w:rsidR="00040763">
        <w:t xml:space="preserve"> 2300 estudiantes no pagantes del público en general que tomaron el curso en línea. </w:t>
      </w:r>
      <w:r w:rsidR="00203963">
        <w:t>Para este curso contaban con</w:t>
      </w:r>
      <w:r w:rsidR="00040763">
        <w:t xml:space="preserve"> feeds RSS para material y la participación se facilitó a través de una variedad de lugares incluyendo Moodle, blogs, Second Life y reuniones en línea </w:t>
      </w:r>
      <w:r w:rsidR="00203963">
        <w:t>en tiempo real.</w:t>
      </w:r>
    </w:p>
    <w:p w14:paraId="087B9282" w14:textId="78004BB6" w:rsidR="00994C8B" w:rsidRDefault="00994C8B" w:rsidP="00F55AF9">
      <w:r w:rsidRPr="00994C8B">
        <w:t>Un hito en la historia de los MOOC se remonta al otoño de 2011 cuando más de 160.000 personas se matricularon en un curso de inteligencia artificial ofrecido por Sebastian Thrun y Peter Norvig en la </w:t>
      </w:r>
      <w:hyperlink r:id="rId53" w:history="1">
        <w:r w:rsidRPr="00994C8B">
          <w:t>Universidad de Stanford</w:t>
        </w:r>
      </w:hyperlink>
      <w:r w:rsidRPr="00994C8B">
        <w:t> a través de una </w:t>
      </w:r>
      <w:r w:rsidRPr="00994C8B">
        <w:rPr>
          <w:i/>
          <w:iCs/>
        </w:rPr>
        <w:t>startup</w:t>
      </w:r>
      <w:r w:rsidRPr="00994C8B">
        <w:t> </w:t>
      </w:r>
      <w:r w:rsidR="00294849">
        <w:t xml:space="preserve">llamada Know Labs, </w:t>
      </w:r>
      <w:r w:rsidRPr="00994C8B">
        <w:t>actualment</w:t>
      </w:r>
      <w:r>
        <w:t>e</w:t>
      </w:r>
      <w:r w:rsidRPr="00994C8B">
        <w:t> </w:t>
      </w:r>
      <w:hyperlink r:id="rId54" w:history="1">
        <w:r w:rsidRPr="00994C8B">
          <w:t>Udacity</w:t>
        </w:r>
      </w:hyperlink>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Koller y Andrew Ng crean Coursera. Implementando una tecnología creado por Stanford, </w:t>
      </w:r>
      <w:r>
        <w:lastRenderedPageBreak/>
        <w:t>Coursera se convierte en una plataforma de apoyo para un gran número de universidades de prestigio como Yale, Princeton, Michigan, Penn.</w:t>
      </w:r>
    </w:p>
    <w:p w14:paraId="4787EDB7" w14:textId="455AF686" w:rsidR="00203963" w:rsidRDefault="00C97D6B" w:rsidP="00040763">
      <w:r>
        <w:t>Por otra parte en</w:t>
      </w:r>
      <w:r w:rsidR="00203963">
        <w:t xml:space="preserve"> 2011 el MIT OpenCourseWare se convirtió en la primera universidad en disponer de una gran colección de recursos MOOC. En 2012 el MIT y Harvard encabezaron la iniciativa edX para la promoción </w:t>
      </w:r>
      <w:r>
        <w:t>de MOOCs.</w:t>
      </w:r>
    </w:p>
    <w:p w14:paraId="22EEFC8A" w14:textId="01C4815A" w:rsidR="00C97D6B" w:rsidRDefault="00C97D6B" w:rsidP="00040763">
      <w:r>
        <w:t>Desde entonces ha surgido muchas otras plataformas, como FutureLearm o MiriadaX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Contemplado lo anterior cada MOOC tiene su propia estructura y estilo únicos, pero se los puede dividir en dos categorías: xMOOCs y  cMOOCs.</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Pr="00B52514" w:rsidRDefault="004C7C78" w:rsidP="0061528D">
      <w:pPr>
        <w:spacing w:after="0" w:line="240" w:lineRule="atLeast"/>
        <w:jc w:val="left"/>
        <w:rPr>
          <w:sz w:val="20"/>
          <w:szCs w:val="20"/>
          <w:lang w:val="en-US"/>
        </w:rPr>
      </w:pPr>
      <w:r w:rsidRPr="00B52514">
        <w:rPr>
          <w:sz w:val="20"/>
          <w:szCs w:val="20"/>
          <w:lang w:val="en-US"/>
        </w:rPr>
        <w:t>Figura 16</w:t>
      </w:r>
      <w:r w:rsidR="0061528D" w:rsidRPr="00B52514">
        <w:rPr>
          <w:sz w:val="20"/>
          <w:szCs w:val="20"/>
          <w:lang w:val="en-US"/>
        </w:rPr>
        <w:t>. MOOC," exploring the meaning of the words "Massive Open Online Course</w:t>
      </w:r>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r>
        <w:t>cMOOCs</w:t>
      </w:r>
      <w:bookmarkEnd w:id="54"/>
    </w:p>
    <w:p w14:paraId="257D3F57" w14:textId="50B0F777" w:rsidR="007A60B5" w:rsidRDefault="009849E7" w:rsidP="009849E7">
      <w:r>
        <w:t>Los cMOOCs se basan en la teoría del Aprendizaje del Conectivismo, que</w:t>
      </w:r>
      <w:r w:rsidR="007A60B5">
        <w:t xml:space="preserve"> resalta el poder establecer contactos con varios individuos, </w:t>
      </w:r>
      <w:r>
        <w:t xml:space="preserve"> </w:t>
      </w:r>
      <w:r w:rsidR="007A60B5">
        <w:t xml:space="preserve">recolectando opiniones diversas, concentrándose en los objetivos finales como la base del aprendizaje. </w:t>
      </w:r>
    </w:p>
    <w:p w14:paraId="30383FA1" w14:textId="760DCD43" w:rsidR="00114BC6" w:rsidRDefault="00114BC6" w:rsidP="009849E7">
      <w:r>
        <w:t>La metodología innovadora de los cMOOCs consiste en que el aprendizaje ocurra dentro de una red, en  la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cMOOC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r>
        <w:t>xMOOCs</w:t>
      </w:r>
      <w:bookmarkEnd w:id="55"/>
    </w:p>
    <w:p w14:paraId="7680674F" w14:textId="4E659458" w:rsidR="00015A86" w:rsidRDefault="00F21B87" w:rsidP="009849E7">
      <w:r>
        <w:t>Los</w:t>
      </w:r>
      <w:r w:rsidR="00E57691">
        <w:t xml:space="preserve"> xMOOCs son un formato creado por las Universidades de Harvard, MIT, y Stanford</w:t>
      </w:r>
      <w:r w:rsidR="008C1784">
        <w:t>, este</w:t>
      </w:r>
      <w:r w:rsidR="00E57691">
        <w:t xml:space="preserve"> formato es </w:t>
      </w:r>
      <w:r>
        <w:t>algo diferente a los cMOOCs</w:t>
      </w:r>
      <w:r w:rsidR="00E57691">
        <w:t>. Los xMOOCs no es una comunidad abierta en línea</w:t>
      </w:r>
      <w:r w:rsidR="008C1784">
        <w:t>, al contrario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significa </w:t>
      </w:r>
      <w:r w:rsidR="00896154">
        <w:t xml:space="preserve"> extended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expresa que “Los MOOCs se centran en la creación y generación de conocimiento, mientras que los xMOOCs en la duplicación de conocimientos”.</w:t>
      </w:r>
    </w:p>
    <w:p w14:paraId="23185A4B" w14:textId="5F15F2A4" w:rsidR="00B40892" w:rsidRDefault="00BB4DB2" w:rsidP="009F3FEC">
      <w:r>
        <w:t>Una diferencia crucial entre los dos es que los xMOOCs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r w:rsidR="00483222">
        <w:t>x</w:t>
      </w:r>
      <w:r w:rsidR="00506A73">
        <w:t xml:space="preserve">MOOC. </w:t>
      </w:r>
      <w:r>
        <w:t xml:space="preserve">Ambos OCW  y </w:t>
      </w:r>
      <w:r w:rsidR="00483222">
        <w:t>x</w:t>
      </w:r>
      <w:r>
        <w:t>MOOC son muy similares, este vendría hacer la evolución de OCW. Aunque  también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OCW  Y </w:t>
      </w:r>
      <w:r w:rsidR="003D4BC7" w:rsidRPr="002563D3">
        <w:rPr>
          <w:sz w:val="20"/>
          <w:szCs w:val="20"/>
        </w:rPr>
        <w:t>x</w:t>
      </w:r>
      <w:r w:rsidR="5CBE0531" w:rsidRPr="002563D3">
        <w:rPr>
          <w:sz w:val="20"/>
          <w:szCs w:val="20"/>
        </w:rPr>
        <w:t>MOOC</w:t>
      </w:r>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Heterodisciplina: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Recomendable. Normalmente son presentaciones en poder point</w:t>
            </w:r>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diferencia </w:t>
      </w:r>
      <w:r w:rsidR="003D4BC7">
        <w:t xml:space="preserve"> por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OCW  Y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r w:rsidR="5CBE0531" w:rsidRPr="5CBE0531">
        <w:rPr>
          <w:b/>
          <w:bCs/>
        </w:rPr>
        <w:t xml:space="preserve">Coursera, Udacity o Miriada </w:t>
      </w:r>
      <w:r w:rsidR="5CBE0531">
        <w:t>y tienden a usar el derecho de autor, si no se indican que están en dominio público o bajos licencia Creative Commons, el contenido del sitio está protegido por leyes de propiedad intelectual (Cheverie,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contenido  y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A continuaci</w:t>
      </w:r>
      <w:r w:rsidR="00FB1B91">
        <w:t>ón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r w:rsidRPr="00AD0420">
        <w:rPr>
          <w:lang w:val="es-EC"/>
        </w:rPr>
        <w:t>OpenCourseWare</w:t>
      </w:r>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Septiembre 2006: La Academia Khan es lanzada por Salman Khan,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yo de 2007: Apple lanza lTunes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Septiembre de 2007: La Escuela de Medicina de la Universidad de Michigan trabaja con su departamento de TI para desarrollar dScribe,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Enero de 2008: El Open Society Institute y la Fundación Shuttleworth lanzan la Declaración Educativa Abierta de Ciudad del Cabo, un informe que insta a los gobiernos y editores mundiales a que hagan disponible materiales educativos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premium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Agosto de 2009: El Gobernador Arnold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Agosto 2011: Codecademy, el primer recurso educativo abierto y gratuito para el aprendizaje de programación de computadoras, se lanza con fondos de Y-Combinator.</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Abril 2012: Course Hero lidera el contenido gratuito de toda la web y lanza 22 cursos completos gratuitos.</w:t>
      </w:r>
    </w:p>
    <w:p w14:paraId="5BD74CB4" w14:textId="2AE2DA4B" w:rsidR="00436E20" w:rsidRDefault="003243EF" w:rsidP="005B07D0">
      <w:r>
        <w:lastRenderedPageBreak/>
        <w:t xml:space="preserve">Un </w:t>
      </w:r>
      <w:r w:rsidR="00436E20">
        <w:t xml:space="preserve"> concepto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open sources, open Access, open content y open practices.</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relaciona con REA porque  expande el conocimiento libre.</w:t>
      </w:r>
    </w:p>
    <w:p w14:paraId="7E3CD5A3" w14:textId="62245A11" w:rsidR="005B07D0" w:rsidRDefault="001C1B98" w:rsidP="005B07D0">
      <w:r>
        <w:t>Las nuevas tendencias en las</w:t>
      </w:r>
      <w:r w:rsidR="005B07D0">
        <w:t xml:space="preserve"> instit</w:t>
      </w:r>
      <w:r w:rsidR="006632C7">
        <w:t xml:space="preserve">uciones educativas superiores </w:t>
      </w:r>
      <w:r>
        <w:t xml:space="preserve"> d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extienden  el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la licencia CreativeCommons</w:t>
      </w:r>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Creative Commons </w:t>
      </w:r>
      <w:r w:rsidR="005D1DF0">
        <w:t xml:space="preserve"> (</w:t>
      </w:r>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Quieres que otras personas  puedan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De acuerdo a las anteriores preguntas se  ha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para Licencias Creative Commons</w:t>
      </w:r>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Tomado de cartilla "Guía de Bolsillo - Creative Commons Colombia"</w:t>
      </w:r>
      <w:r w:rsidR="00171D31">
        <w:rPr>
          <w:iCs/>
          <w:sz w:val="20"/>
          <w:szCs w:val="20"/>
        </w:rPr>
        <w:t xml:space="preserve">  diseño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preguntas  como guía, con el fin de que el equipo legal de las instituciones </w:t>
      </w:r>
      <w:r>
        <w:t>se familiarice</w:t>
      </w:r>
      <w:r w:rsidR="003F2B03">
        <w:t>n</w:t>
      </w:r>
      <w:r>
        <w:t xml:space="preserve"> con el enfoque a tomar sobre la propiedad intelectual y temas relacionados a ello </w:t>
      </w:r>
      <w:r w:rsidR="005B07D0">
        <w:t xml:space="preserve">(OpenCourseWareConsortium - OCWC 2014 | Open Education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La institución considera  qu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r>
        <w:t>REA  tiene sus inicios en 2001 cuando el Massachusetts Institute of Technology (MIT) creó la iniciativa OpenCourseWare (OCW) y desde entonces el interés de los contenidos abiertos ha ido aumentando a un ritmo muy rápido. Esto significará que tendrá un pronto impacto  en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la </w:t>
      </w:r>
      <w:r>
        <w:t xml:space="preserve"> creación de REA.</w:t>
      </w:r>
    </w:p>
    <w:p w14:paraId="1C3C89D8" w14:textId="40D2F93B" w:rsidR="005B07D0" w:rsidRDefault="003B6C04" w:rsidP="005B07D0">
      <w:r>
        <w:lastRenderedPageBreak/>
        <w:t xml:space="preserve">Un término </w:t>
      </w:r>
      <w:r w:rsidR="005B07D0">
        <w:t xml:space="preserve">que ha interrumpido dentro del panorama de la educación  y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CreativeCommons, (esta licencia también se ofrece con otros permisos, como la licencia GPL) han ido aumentando en las universidades,  las cuales junto al MIT han conformado el OpenCourseWare Consortium, que busca extender el alcance e impacto de los materiales OpenCourseWar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importante </w:t>
      </w:r>
      <w:r w:rsidR="00642EE4">
        <w:t xml:space="preserve"> los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de colaboración no es posible cuando el material no es compartido y está disponible solo para impresión. Además la variedad de recurso le sirve al profesor para desarrollar  una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OERs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las  del</w:t>
      </w:r>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MIT OpenCourseWare 2005 Program Evaluation Findings</w:t>
      </w:r>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Educational Resources Research Hub (OER ResearchHub) </w:t>
      </w:r>
      <w:r w:rsidR="00E321B7">
        <w:t xml:space="preserve"> es una organización del Reino Unido  conectada a la Open University que reúne y analiza la investigación sobre el impacto de los REA. Realiza</w:t>
      </w:r>
      <w:r>
        <w:t xml:space="preserve"> una investigación para dar respuesta a</w:t>
      </w:r>
      <w:r w:rsidR="006B4441">
        <w:t xml:space="preserve"> la pregunta de </w:t>
      </w:r>
      <w:r>
        <w:t xml:space="preserve"> </w:t>
      </w:r>
      <w:r w:rsidR="006B4441">
        <w:t>¿</w:t>
      </w:r>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OER ResearchHub toma</w:t>
      </w:r>
      <w:r>
        <w:t xml:space="preserve"> de referencia 11 hipótesis, y se ha desarrollado el OER ImpactMap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OER ResearchHub</w:t>
      </w:r>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y </w:t>
      </w:r>
      <w:r w:rsidR="008B3FEA">
        <w:t xml:space="preserve"> el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El trabajo del OER Research Hub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Mapa del impacto  d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r>
        <w:rPr>
          <w:sz w:val="20"/>
          <w:szCs w:val="20"/>
        </w:rPr>
        <w:lastRenderedPageBreak/>
        <w:t>Fuente:</w:t>
      </w:r>
      <w:r w:rsidR="005B07D0" w:rsidRPr="0044373E">
        <w:rPr>
          <w:sz w:val="20"/>
          <w:szCs w:val="20"/>
        </w:rPr>
        <w:t>Sitio web de OER RESEARCH HUB (</w:t>
      </w:r>
      <w:hyperlink r:id="rId60">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MIT OpenCourseWare 2005 Program Evaluation Findings</w:t>
      </w:r>
      <w:bookmarkEnd w:id="95"/>
    </w:p>
    <w:p w14:paraId="3F19ACC4" w14:textId="520B3C0C" w:rsidR="005B07D0" w:rsidRDefault="00802F85" w:rsidP="005B07D0">
      <w:r>
        <w:t xml:space="preserve">El MIT con el fin de valorar su OpenCourseWare ha realizado un informe </w:t>
      </w:r>
      <w:r w:rsidR="003B202D">
        <w:t>(</w:t>
      </w:r>
      <w:r w:rsidR="003B202D" w:rsidRPr="00E63441">
        <w:t>MIT OpenCourseWare 2005 Program Evaluation Findings</w:t>
      </w:r>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Una gran parte de los datos es extraída de las encuesta a los visitantes.</w:t>
      </w:r>
    </w:p>
    <w:p w14:paraId="62CE0A65" w14:textId="297DCD44" w:rsidR="00F92812" w:rsidRDefault="00B23C46" w:rsidP="005B07D0">
      <w:r>
        <w:t>Un resum</w:t>
      </w:r>
      <w:r w:rsidR="00F92812">
        <w:t>en de resultados que presenta en su informe el MIT nos muestra que el acceso en línea  al contenido del MIT OCW ha crecido dramáticamente en el sitio y en sitios de traducción</w:t>
      </w:r>
      <w:r w:rsidR="00AF741F">
        <w:t>, además que el material OCW está siendo ampliamente distribuido y tiene una amplia población internacional de educadores y estudiante. En su informe nos indica también  qu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Uso  del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actualizados y satisfacen en gran </w:t>
      </w:r>
      <w:r w:rsidR="00B94C1A">
        <w:lastRenderedPageBreak/>
        <w:t xml:space="preserve">medida con la amplitud, la profundidad y con la calidad de su contenido. </w:t>
      </w:r>
      <w:r w:rsidR="001A44CB">
        <w:t xml:space="preserve">Los </w:t>
      </w:r>
      <w:r w:rsidR="00B94C1A">
        <w:t xml:space="preserve"> visitantes reconocen que buscan </w:t>
      </w:r>
      <w:r w:rsidR="001A44CB">
        <w:t xml:space="preserve">video o videoconferencia  para complementan su curso, además de que planea ver una serie completa de conferencias en video. </w:t>
      </w:r>
      <w:r w:rsidR="007815D5">
        <w:t>Además</w:t>
      </w:r>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Además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e comparta cada vez más y abiertamente. Las instituciones internacionales y estadounidenses están publicando abiertamente, creando un  crecient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se </w:t>
      </w:r>
      <w:r w:rsidR="002706F1">
        <w:t xml:space="preserve"> comienza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la</w:t>
      </w:r>
      <w:r>
        <w:t xml:space="preserve"> </w:t>
      </w:r>
      <w:r w:rsidR="001E5D28">
        <w:t xml:space="preserve"> econometría, con el fin de establecer el efecto real de los programas o proyectos sobre los beneficiarios.</w:t>
      </w:r>
    </w:p>
    <w:p w14:paraId="0C5761EC" w14:textId="77777777" w:rsidR="00145D6A" w:rsidRDefault="00A87EF1" w:rsidP="00227D74">
      <w:r>
        <w:t>Teniendo claro que es la evaluación de impacto otra pregunta que se debe plantear en una evaluación  es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se  debe realiza la construcción de un contrafactual,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contrafactual </w:t>
      </w:r>
      <w:r w:rsidR="00945E4B">
        <w:t xml:space="preserve"> es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r w:rsidR="00D77B88" w:rsidRPr="00D77B88">
        <w:rPr>
          <w:sz w:val="20"/>
          <w:szCs w:val="20"/>
        </w:rPr>
        <w:t>Contrafactual</w:t>
      </w:r>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proceso  d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Dependiendo del contexto en el que se lo aplique la medición de impacto nos ayuda aprender acerca de este tipo de proceso de medición  y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r>
        <w:t>Plan  para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llevara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si</w:t>
      </w:r>
      <w:r w:rsidR="002F72CD">
        <w:t xml:space="preserve"> </w:t>
      </w:r>
      <w:r w:rsidR="00070478">
        <w:t xml:space="preserve"> los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6B6191" w:rsidRPr="00317995" w:rsidRDefault="006B6191">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6B6191" w:rsidRPr="00317995" w:rsidRDefault="006B6191"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6B6191" w:rsidRPr="00317995" w:rsidRDefault="006B6191">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6B6191" w:rsidRPr="00317995" w:rsidRDefault="006B6191">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6B6191" w:rsidRPr="00317995" w:rsidRDefault="006B6191">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6B6191" w:rsidRPr="00317995" w:rsidRDefault="006B6191"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6B6191" w:rsidRPr="00317995" w:rsidRDefault="006B6191">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6B6191" w:rsidRPr="00317995" w:rsidRDefault="006B6191">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A continuación</w:t>
      </w:r>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6C0FAA6" w:rsidR="006D1EA3" w:rsidRDefault="006D1EA3" w:rsidP="00E64EBB">
      <w:r>
        <w:t>El propósito de la evaluación de impacto de OCW para la universidad ti</w:t>
      </w:r>
      <w:r w:rsidR="002456FF">
        <w:t>ene fines formativos y sumativos</w:t>
      </w:r>
      <w:r>
        <w:t xml:space="preserve"> empezando 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4F58D02C" w:rsidR="0069661A" w:rsidRDefault="0069661A" w:rsidP="0069661A">
      <w:r>
        <w:t xml:space="preserve">Con la teoría de cambio se sabe para dond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77E9D23" w14:textId="77777777" w:rsidR="00F816F1" w:rsidRDefault="00F816F1" w:rsidP="00F816F1">
      <w:pPr>
        <w:pStyle w:val="Prrafodelista"/>
        <w:numPr>
          <w:ilvl w:val="0"/>
          <w:numId w:val="32"/>
        </w:numPr>
      </w:pPr>
      <w:r>
        <w:t>Elaborar una cadena de resultados que sirva como instrumento útil para esbozar la teoría del cambio.</w:t>
      </w:r>
    </w:p>
    <w:p w14:paraId="656F1B83" w14:textId="5EFA9443" w:rsidR="0070668D" w:rsidRDefault="0070668D" w:rsidP="00AA75BB">
      <w:pPr>
        <w:pStyle w:val="Prrafodelista"/>
        <w:numPr>
          <w:ilvl w:val="0"/>
          <w:numId w:val="32"/>
        </w:numPr>
      </w:pPr>
      <w:r>
        <w:t xml:space="preserve">Construcción de una teoría del cambio que describa </w:t>
      </w:r>
      <w:r w:rsidR="00B95F89">
        <w:t>como se supone que</w:t>
      </w:r>
      <w:r>
        <w:t xml:space="preserve"> el proyecto logrará los objetivos previstos.</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40F36DA7" w14:textId="4206C13B" w:rsidR="00F816F1" w:rsidRDefault="007F6A30" w:rsidP="00F816F1">
      <w:pPr>
        <w:pStyle w:val="Prrafodelista"/>
        <w:numPr>
          <w:ilvl w:val="0"/>
          <w:numId w:val="32"/>
        </w:numPr>
      </w:pPr>
      <w:r>
        <w:t>Selección del modelo para la asignación de grupo de tratamiento y control</w:t>
      </w:r>
    </w:p>
    <w:p w14:paraId="770CB708" w14:textId="1F60EB65" w:rsidR="00F816F1" w:rsidRDefault="00F816F1" w:rsidP="00014917">
      <w:pPr>
        <w:pStyle w:val="Ttulo2"/>
      </w:pPr>
      <w:r>
        <w:t>Cadena de Resultados</w:t>
      </w:r>
    </w:p>
    <w:p w14:paraId="64334EF1" w14:textId="49936A7E" w:rsidR="00F816F1" w:rsidRDefault="00F816F1" w:rsidP="00F816F1">
      <w:r>
        <w:t>La cadena de resultados es una forma de describir una teoría del cambio, esta establece una secuencia de insumos, actividades y productos que previsiblemente mejoran los resultados.</w:t>
      </w:r>
    </w:p>
    <w:p w14:paraId="37694ED9" w14:textId="45948230" w:rsidR="00F816F1" w:rsidRDefault="00A92C2F" w:rsidP="00F816F1">
      <w:r>
        <w:t>La cadena de resultados ayuda a identificar:</w:t>
      </w:r>
    </w:p>
    <w:p w14:paraId="168B2787" w14:textId="189A8885" w:rsidR="00A92C2F" w:rsidRDefault="00A92C2F" w:rsidP="00A92C2F">
      <w:pPr>
        <w:pStyle w:val="Prrafodelista"/>
        <w:numPr>
          <w:ilvl w:val="0"/>
          <w:numId w:val="39"/>
        </w:numPr>
      </w:pPr>
      <w:r>
        <w:t>La lógica causal</w:t>
      </w:r>
    </w:p>
    <w:p w14:paraId="7B740ECF" w14:textId="0097192A" w:rsidR="00A92C2F" w:rsidRDefault="00A92C2F" w:rsidP="00A92C2F">
      <w:pPr>
        <w:pStyle w:val="Prrafodelista"/>
        <w:numPr>
          <w:ilvl w:val="0"/>
          <w:numId w:val="39"/>
        </w:numPr>
      </w:pPr>
      <w:r>
        <w:t>Los recursos disponibles</w:t>
      </w:r>
    </w:p>
    <w:p w14:paraId="739F675E" w14:textId="169D8172" w:rsidR="00A92C2F" w:rsidRDefault="00A92C2F" w:rsidP="00A92C2F">
      <w:pPr>
        <w:pStyle w:val="Prrafodelista"/>
        <w:numPr>
          <w:ilvl w:val="0"/>
          <w:numId w:val="39"/>
        </w:numPr>
      </w:pPr>
      <w:r>
        <w:t>Una definición lógica y plausible</w:t>
      </w:r>
    </w:p>
    <w:p w14:paraId="54B3E205" w14:textId="36F25218" w:rsidR="00A92C2F" w:rsidRDefault="00A92C2F" w:rsidP="00A92C2F">
      <w:pPr>
        <w:pStyle w:val="Prrafodelista"/>
        <w:numPr>
          <w:ilvl w:val="0"/>
          <w:numId w:val="39"/>
        </w:numPr>
      </w:pPr>
      <w:r>
        <w:t>Una vía para lograr el impacto.</w:t>
      </w:r>
    </w:p>
    <w:p w14:paraId="094427A8" w14:textId="30BB1FB1" w:rsidR="00A92C2F" w:rsidRDefault="006B6191" w:rsidP="004D4498">
      <w:pPr>
        <w:ind w:left="709" w:hanging="709"/>
        <w:rPr>
          <w:lang w:val="en-US"/>
        </w:rPr>
      </w:pPr>
      <w:r>
        <w:rPr>
          <w:noProof/>
          <w:lang w:eastAsia="es-ES"/>
        </w:rPr>
        <w:lastRenderedPageBreak/>
        <w:drawing>
          <wp:inline distT="0" distB="0" distL="0" distR="0" wp14:anchorId="45D2767E" wp14:editId="4496BBE6">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15BBA0E5" w14:textId="5D2C6638" w:rsidR="000431B4" w:rsidRDefault="000431B4" w:rsidP="000431B4">
      <w:r w:rsidRPr="000431B4">
        <w:t>Elementos que esquematiza una cadena de resultados para la intervenci</w:t>
      </w:r>
      <w:r>
        <w:t>ón de OCW.</w:t>
      </w:r>
    </w:p>
    <w:p w14:paraId="0B5A63CA" w14:textId="77777777" w:rsidR="000431B4" w:rsidRPr="000431B4" w:rsidRDefault="000431B4" w:rsidP="000431B4">
      <w:pPr>
        <w:rPr>
          <w:lang w:val="en-US"/>
        </w:rPr>
      </w:pPr>
      <w:bookmarkStart w:id="100" w:name="_GoBack"/>
      <w:bookmarkEnd w:id="100"/>
    </w:p>
    <w:p w14:paraId="14B09BEB" w14:textId="77777777" w:rsidR="000431B4" w:rsidRPr="000431B4" w:rsidRDefault="000431B4" w:rsidP="000431B4">
      <w:pPr>
        <w:ind w:left="709" w:hanging="709"/>
      </w:pPr>
    </w:p>
    <w:p w14:paraId="3D59D08D" w14:textId="24D0BDC3" w:rsidR="00014917" w:rsidRDefault="007F6A30" w:rsidP="00014917">
      <w:pPr>
        <w:pStyle w:val="Ttulo2"/>
      </w:pPr>
      <w:r>
        <w:t>Teoría del Cambio</w:t>
      </w:r>
    </w:p>
    <w:p w14:paraId="6F043D0E" w14:textId="77777777"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 para lo cual se debe identificar dos elementos claves:</w:t>
      </w:r>
    </w:p>
    <w:p w14:paraId="297FBA9C" w14:textId="4243E3B4" w:rsidR="00995E97" w:rsidRDefault="00D16292" w:rsidP="00995E97">
      <w:pPr>
        <w:pStyle w:val="Prrafodelista"/>
        <w:numPr>
          <w:ilvl w:val="0"/>
          <w:numId w:val="37"/>
        </w:numPr>
        <w:ind w:left="0" w:firstLine="0"/>
        <w:jc w:val="left"/>
      </w:pPr>
      <w:r>
        <w:t>Las</w:t>
      </w:r>
      <w:r w:rsidR="00995E97">
        <w:t xml:space="preserve"> necesidad</w:t>
      </w:r>
      <w:r>
        <w:t>es</w:t>
      </w:r>
      <w:r w:rsidR="00995E97">
        <w:t xml:space="preserve"> </w:t>
      </w:r>
    </w:p>
    <w:p w14:paraId="11F59457" w14:textId="07A0EEE5" w:rsidR="00995E97" w:rsidRDefault="00B52514" w:rsidP="00995E97">
      <w:pPr>
        <w:pStyle w:val="Prrafodelista"/>
        <w:numPr>
          <w:ilvl w:val="0"/>
          <w:numId w:val="37"/>
        </w:numPr>
        <w:ind w:left="0" w:firstLine="0"/>
        <w:jc w:val="left"/>
      </w:pPr>
      <w:r>
        <w:t>U</w:t>
      </w:r>
      <w:r w:rsidR="00D16292">
        <w:t>na hipótesis causal de los</w:t>
      </w:r>
      <w:r w:rsidR="00995E97">
        <w:t xml:space="preserve"> impacto</w:t>
      </w:r>
      <w:r w:rsidR="00D16292">
        <w:t>s</w:t>
      </w:r>
    </w:p>
    <w:p w14:paraId="54BF37B1" w14:textId="77777777" w:rsidR="00D16292" w:rsidRDefault="00D16292" w:rsidP="00D16292">
      <w:pPr>
        <w:pStyle w:val="Prrafodelista"/>
        <w:ind w:left="0"/>
        <w:jc w:val="left"/>
      </w:pP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75691F3D" w:rsidR="00D16292" w:rsidRDefault="00D16292" w:rsidP="00D16292">
      <w:pPr>
        <w:pStyle w:val="Prrafodelista"/>
        <w:numPr>
          <w:ilvl w:val="0"/>
          <w:numId w:val="38"/>
        </w:numPr>
        <w:jc w:val="left"/>
      </w:pPr>
      <w:r>
        <w:t>Los recursos educativos creados para la educación superior solo se podía extendido a través de las universidades y no para todos.</w:t>
      </w:r>
    </w:p>
    <w:p w14:paraId="5CE051B5" w14:textId="0535A492" w:rsidR="00D16292" w:rsidRDefault="00D16292" w:rsidP="00D16292">
      <w:pPr>
        <w:pStyle w:val="Prrafodelista"/>
        <w:numPr>
          <w:ilvl w:val="0"/>
          <w:numId w:val="38"/>
        </w:numPr>
        <w:jc w:val="left"/>
      </w:pPr>
      <w:r>
        <w:t>Escases de conocimiento en las personas</w:t>
      </w:r>
    </w:p>
    <w:p w14:paraId="75F72C42" w14:textId="29833A28" w:rsidR="00D16292" w:rsidRDefault="00D16292" w:rsidP="00D16292">
      <w:pPr>
        <w:jc w:val="left"/>
      </w:pPr>
      <w:r>
        <w:lastRenderedPageBreak/>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754ABBC2" w14:textId="4098BA18" w:rsidR="00597964" w:rsidRDefault="00597964" w:rsidP="00B52514">
      <w:pPr>
        <w:pStyle w:val="Prrafodelista"/>
        <w:ind w:left="0"/>
        <w:jc w:val="left"/>
      </w:pP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Antes de comenzar con la investigación se debe plantear la pregunta ¿a qué  se le puede medir el impacto? Y la respuesta que se puede decir es a casi todo. Todo es apto para medición, evaluando  aspectos positivos y/o negativos que se haya originado.</w:t>
      </w:r>
    </w:p>
    <w:p w14:paraId="5582DC1B" w14:textId="77777777" w:rsidR="00BA107B" w:rsidRDefault="5CBE0531" w:rsidP="00BA107B">
      <w:r>
        <w:t>Para comenzar con este estudio se explica algunas definiciones de lo que es impacto, las cuales van con más referencia al tema de investigación planteado. Las primeras expresiones de impacto se las utiliza como expresión del efecto de una acción, utilizadas en las investigaciones  y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r w:rsidRPr="5CBE0531">
        <w:rPr>
          <w:b/>
          <w:bCs/>
          <w:i/>
          <w:iCs/>
        </w:rPr>
        <w:t>impactus</w:t>
      </w:r>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experiencias )</w:t>
      </w:r>
    </w:p>
    <w:p w14:paraId="2AA132D0" w14:textId="3517E3D8" w:rsidR="00BD13C3" w:rsidRPr="0066233B" w:rsidRDefault="00BD13C3" w:rsidP="00AA75BB">
      <w:pPr>
        <w:pStyle w:val="Prrafodelista"/>
        <w:numPr>
          <w:ilvl w:val="0"/>
          <w:numId w:val="26"/>
        </w:numPr>
        <w:rPr>
          <w:highlight w:val="yellow"/>
        </w:rPr>
      </w:pPr>
      <w:r w:rsidRPr="0066233B">
        <w:rPr>
          <w:highlight w:val="yellow"/>
        </w:rPr>
        <w:t>Antecedentes(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Impacto de la Evaluación. Medición de los resultados(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r w:rsidRPr="5CBE0531">
        <w:rPr>
          <w:b/>
          <w:bCs/>
          <w:i/>
          <w:iCs/>
        </w:rPr>
        <w:t xml:space="preserve">intra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A continuación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realiza tiempo despues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Este breve esquema de evaluación de impacto  es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de  todo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El propósito  d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grupo experimental recibirá una enseñanza con los curso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funcionó  OCW y de qué manera y en qué circunstancias? </w:t>
      </w:r>
    </w:p>
    <w:p w14:paraId="1BF0D054" w14:textId="605F6BBA" w:rsidR="00BD72D5" w:rsidRDefault="5CBE0531" w:rsidP="00AA75BB">
      <w:pPr>
        <w:pStyle w:val="Prrafodelista"/>
        <w:numPr>
          <w:ilvl w:val="0"/>
          <w:numId w:val="15"/>
        </w:numPr>
        <w:ind w:left="357" w:hanging="357"/>
        <w:jc w:val="left"/>
      </w:pPr>
      <w:r>
        <w:t>Qu</w:t>
      </w:r>
      <w:r w:rsidR="008F3F7E">
        <w:t>é</w:t>
      </w:r>
      <w:r>
        <w:t xml:space="preserve"> impactos no buscados produjo la intervención de OCW?</w:t>
      </w:r>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impacto  de los Recursos Educativos OpenCourseWar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La necesidad implementar un modelo eficiente  basado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77777777" w:rsidR="00877FE5" w:rsidRDefault="5CBE0531" w:rsidP="00040AC9">
      <w:r>
        <w:t>Cabe mencionar que  las hipótesis como las encuestas deberán ser en función de los objetivos propuestos en cada una de las Universidades a experimentar como por ejemplo: La Universidad Técnica Particular de Loja.</w:t>
      </w:r>
    </w:p>
    <w:p w14:paraId="427B01ED" w14:textId="77777777" w:rsidR="00FA26F8" w:rsidRDefault="5CBE0531" w:rsidP="00427D16">
      <w:r>
        <w:t>Al iniciar con el momento de evaluación EX Ante se debe tener presente que al ya estar implementado el recurso Educativo OCW se debió iniciar previamente con la evaluación, pero no se obtendrá datos ya que esta etapa se realiza antes del inicio de  la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un modelo eficiente basado en estándares OpenCourseWare?</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nivel  de conocimiento tiene de la iniciativa OpenCourseWare?</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un modelo eficiente basado en estándares OpenCourseWare?</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ales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Ha escuchado hablar de la iniciativa OpenCourseWar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4"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5"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6"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354387">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7"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B52514" w:rsidRDefault="00D1237C" w:rsidP="00FF4984">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B52514">
        <w:rPr>
          <w:rFonts w:cs="Arial"/>
          <w:noProof/>
          <w:szCs w:val="24"/>
          <w:lang w:val="en-US"/>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About JOCW | OCW. (n.d.). Retrieved July 7, 2017, from http://www.jocw.jp/AboutJOCW.htm</w:t>
      </w:r>
    </w:p>
    <w:p w14:paraId="5CB62FB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hina Open Resources for Education - Wikiwand. (n.d.). Retrieved July 5, 2017, from https://www.wikiwand.com/en/China_Open_Resources_for_Education</w:t>
      </w:r>
    </w:p>
    <w:p w14:paraId="54523D53"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nsorcios a nivel mundial. (n.d.). Retrieved July 7, 2017, from http://ocw.universia.net/es/otros-consorcios.php</w:t>
      </w:r>
    </w:p>
    <w:p w14:paraId="720786E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CORE. (n.d.). Retrieved July 7, 2017, from http://web.archive.org/web/20130915173452/http://www.core.org.cn/en/</w:t>
      </w:r>
    </w:p>
    <w:p w14:paraId="25CFE98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n.d.). OER Research Hub | An Open Education Reader. Retrieved May 23, 2017, from https://opened.pressbooks.com/chapter/oer-research-hub/</w:t>
      </w:r>
    </w:p>
    <w:p w14:paraId="343F6339"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Fred Dylla. (2014). MOOCs and the future of education | American Institute of Physics. Retrieved July 7, 2017, from https://www.aip.org/commentary/moocs-and-future-education</w:t>
      </w:r>
    </w:p>
    <w:p w14:paraId="65842C01"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HOME, OpenupEd, &amp; ECO. (2015). Definition Massive Open Online Courses ( MOOCs ), (March), 1–5. Retrieved from http://www.openuped.eu/images/docs/Definition_Massive_Open_Online_Courses.pdf</w:t>
      </w:r>
    </w:p>
    <w:p w14:paraId="1A9915AE"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Instituciones integrantes iberoamericanas OPENCOURSEWARE Universia. </w:t>
      </w:r>
      <w:r w:rsidRPr="00B52514">
        <w:rPr>
          <w:rFonts w:cs="Arial"/>
          <w:noProof/>
          <w:szCs w:val="24"/>
          <w:lang w:val="en-US"/>
        </w:rPr>
        <w:t>(n.d.). Retrieved July 7, 2017, from http://ocw.universia.net/es/instituciones-integrantes-iberoamericanas-opencourseware.php</w:t>
      </w:r>
    </w:p>
    <w:p w14:paraId="7DE17C9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ITLA - Sobre el OCW. (2001). Retrieved March 22, 2017, from http://www.itla.edu.do/idiomas-inicio/34-sobre-nosotros/nosotros/255-sobre-el-ocw</w:t>
      </w:r>
    </w:p>
    <w:p w14:paraId="4E759887"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B52514">
        <w:rPr>
          <w:rFonts w:cs="Arial"/>
          <w:noProof/>
          <w:szCs w:val="24"/>
          <w:lang w:val="en-US"/>
        </w:rPr>
        <w:t xml:space="preserve">Neil Butcher, Asha Kanwar (COL), S. U.-T. (UNESCO). </w:t>
      </w:r>
      <w:r w:rsidRPr="00FF4984">
        <w:rPr>
          <w:rFonts w:cs="Arial"/>
          <w:noProof/>
          <w:szCs w:val="24"/>
        </w:rPr>
        <w:t>(2015). Guía Básica de Recursos Educativos Abiertos (REA) Sector de la Comunicación e Información.</w:t>
      </w:r>
    </w:p>
    <w:p w14:paraId="2CCCABD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NPTEL. (n.d.). Retrieved July 6, 2017, from http://nptel.ac.in/faq.php</w:t>
      </w:r>
    </w:p>
    <w:p w14:paraId="42E9FB2D"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OpenCourseWare de la Universidad de Oviedo. </w:t>
      </w:r>
      <w:r w:rsidRPr="00B52514">
        <w:rPr>
          <w:rFonts w:cs="Arial"/>
          <w:noProof/>
          <w:szCs w:val="24"/>
          <w:lang w:val="en-US"/>
        </w:rPr>
        <w:t>(2001). Retrieved March 22, 2017, from http://ocw.uniovi.es/ocw/ocw.php</w:t>
      </w:r>
    </w:p>
    <w:p w14:paraId="2555C88A"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FF4984">
        <w:rPr>
          <w:rFonts w:cs="Arial"/>
          <w:noProof/>
          <w:szCs w:val="24"/>
        </w:rPr>
        <w:t xml:space="preserve">QUÉ NO ES OCW Universidad de Cantabria. </w:t>
      </w:r>
      <w:r w:rsidRPr="00B52514">
        <w:rPr>
          <w:rFonts w:cs="Arial"/>
          <w:noProof/>
          <w:szCs w:val="24"/>
          <w:lang w:val="en-US"/>
        </w:rPr>
        <w:t>(2008). Retrieved March 22, 2017, from http://ocw.unican.es/que-no-es-ocw-universidad-de-cantabria/skinless_view</w:t>
      </w:r>
    </w:p>
    <w:p w14:paraId="66FB0BC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Site Statistics | MIT OpenCourseWare | Free Online Course Materials. (n.d.). Retrieved July 7, 2017, from https://ocw.mit.edu/about/site-statistics/</w:t>
      </w:r>
    </w:p>
    <w:p w14:paraId="47FFD398"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n.d.). Retrieved from http://www.oeconsortium.org/</w:t>
      </w:r>
    </w:p>
    <w:p w14:paraId="3C654330" w14:textId="77777777" w:rsidR="00FF4984" w:rsidRPr="00B52514" w:rsidRDefault="00FF4984" w:rsidP="00FF4984">
      <w:pPr>
        <w:widowControl w:val="0"/>
        <w:autoSpaceDE w:val="0"/>
        <w:autoSpaceDN w:val="0"/>
        <w:adjustRightInd w:val="0"/>
        <w:spacing w:before="100" w:after="100" w:line="240" w:lineRule="auto"/>
        <w:ind w:left="480" w:hanging="480"/>
        <w:rPr>
          <w:rFonts w:cs="Arial"/>
          <w:noProof/>
          <w:szCs w:val="24"/>
          <w:lang w:val="en-US"/>
        </w:rPr>
      </w:pPr>
      <w:r w:rsidRPr="00B52514">
        <w:rPr>
          <w:rFonts w:cs="Arial"/>
          <w:noProof/>
          <w:szCs w:val="24"/>
          <w:lang w:val="en-US"/>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r w:rsidRPr="00B52514">
        <w:t>Que voy ha medir? Nivel de aprendizaje, las tic</w:t>
      </w:r>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Como encuentro la informacion</w:t>
      </w:r>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r w:rsidR="00FE25A2" w:rsidRPr="00B52514">
        <w:t>Que voy ha comparar entre los cursos</w:t>
      </w:r>
      <w:r w:rsidRPr="00B52514">
        <w:t>?</w:t>
      </w:r>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algun </w:t>
      </w:r>
      <w:r w:rsidR="00FE25A2" w:rsidRPr="00B52514">
        <w:t>Modelo matematico estadistico para codificar esos datos</w:t>
      </w:r>
      <w:r w:rsidRPr="00B52514">
        <w:t>?</w:t>
      </w:r>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r w:rsidR="00FE25A2" w:rsidRPr="00B52514">
        <w:t>analisis de los</w:t>
      </w:r>
      <w:r w:rsidR="00FE25A2" w:rsidRPr="006020FF">
        <w:rPr>
          <w:lang w:val="es-ES_tradnl"/>
        </w:rPr>
        <w:t xml:space="preserve"> datos</w:t>
      </w:r>
      <w:r w:rsidRPr="00B52514">
        <w:t>?(tiene algún software en especial o puedo utilizar alguno de los q le escribo acontinuación)</w:t>
      </w:r>
      <w:r w:rsidR="00FE25A2" w:rsidRPr="00B52514">
        <w:t>((sps, mitap, statgrafxls)</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6B6191" w:rsidP="00E95886">
      <w:pPr>
        <w:widowControl w:val="0"/>
        <w:autoSpaceDE w:val="0"/>
        <w:autoSpaceDN w:val="0"/>
        <w:adjustRightInd w:val="0"/>
        <w:spacing w:before="100" w:after="100" w:line="240" w:lineRule="auto"/>
        <w:ind w:left="480" w:hanging="480"/>
      </w:pPr>
      <w:hyperlink r:id="rId68"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Gustavo Viñamagua</w:t>
      </w:r>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F6051A" w14:textId="77777777" w:rsidR="00810213" w:rsidRDefault="00810213" w:rsidP="00CF2624">
      <w:pPr>
        <w:spacing w:after="0" w:line="240" w:lineRule="auto"/>
      </w:pPr>
      <w:r>
        <w:separator/>
      </w:r>
    </w:p>
  </w:endnote>
  <w:endnote w:type="continuationSeparator" w:id="0">
    <w:p w14:paraId="127A41BB" w14:textId="77777777" w:rsidR="00810213" w:rsidRDefault="00810213"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1DB3D319" w:rsidR="006B6191" w:rsidRDefault="006B6191">
        <w:pPr>
          <w:pStyle w:val="Piedepgina"/>
          <w:jc w:val="center"/>
        </w:pPr>
        <w:r>
          <w:fldChar w:fldCharType="begin"/>
        </w:r>
        <w:r w:rsidRPr="00F751E1">
          <w:instrText>PAGE   \* MERGEFORMAT</w:instrText>
        </w:r>
        <w:r>
          <w:fldChar w:fldCharType="separate"/>
        </w:r>
        <w:r w:rsidR="000431B4">
          <w:rPr>
            <w:noProof/>
          </w:rPr>
          <w:t>vii</w:t>
        </w:r>
        <w:r>
          <w:fldChar w:fldCharType="end"/>
        </w:r>
      </w:p>
    </w:sdtContent>
  </w:sdt>
  <w:p w14:paraId="01848A07" w14:textId="77777777" w:rsidR="006B6191" w:rsidRDefault="006B619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227854"/>
      <w:docPartObj>
        <w:docPartGallery w:val="Page Numbers (Bottom of Page)"/>
        <w:docPartUnique/>
      </w:docPartObj>
    </w:sdtPr>
    <w:sdtContent>
      <w:p w14:paraId="37985323" w14:textId="3351A851" w:rsidR="006B6191" w:rsidRDefault="006B6191">
        <w:pPr>
          <w:pStyle w:val="Piedepgina"/>
          <w:jc w:val="center"/>
        </w:pPr>
        <w:r>
          <w:fldChar w:fldCharType="begin"/>
        </w:r>
        <w:r w:rsidRPr="00F751E1">
          <w:instrText>PAGE   \* MERGEFORMAT</w:instrText>
        </w:r>
        <w:r>
          <w:fldChar w:fldCharType="separate"/>
        </w:r>
        <w:r w:rsidR="000431B4">
          <w:rPr>
            <w:noProof/>
          </w:rPr>
          <w:t>65</w:t>
        </w:r>
        <w:r>
          <w:fldChar w:fldCharType="end"/>
        </w:r>
      </w:p>
    </w:sdtContent>
  </w:sdt>
  <w:p w14:paraId="69BA44F2" w14:textId="77777777" w:rsidR="006B6191" w:rsidRDefault="006B619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9C8F1" w14:textId="77777777" w:rsidR="00810213" w:rsidRDefault="00810213" w:rsidP="00CF2624">
      <w:pPr>
        <w:spacing w:after="0" w:line="240" w:lineRule="auto"/>
      </w:pPr>
      <w:r>
        <w:separator/>
      </w:r>
    </w:p>
  </w:footnote>
  <w:footnote w:type="continuationSeparator" w:id="0">
    <w:p w14:paraId="15A91AF6" w14:textId="77777777" w:rsidR="00810213" w:rsidRDefault="00810213"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38"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6"/>
  </w:num>
  <w:num w:numId="4">
    <w:abstractNumId w:val="21"/>
  </w:num>
  <w:num w:numId="5">
    <w:abstractNumId w:val="25"/>
  </w:num>
  <w:num w:numId="6">
    <w:abstractNumId w:val="20"/>
  </w:num>
  <w:num w:numId="7">
    <w:abstractNumId w:val="12"/>
  </w:num>
  <w:num w:numId="8">
    <w:abstractNumId w:val="26"/>
  </w:num>
  <w:num w:numId="9">
    <w:abstractNumId w:val="7"/>
  </w:num>
  <w:num w:numId="10">
    <w:abstractNumId w:val="5"/>
  </w:num>
  <w:num w:numId="11">
    <w:abstractNumId w:val="24"/>
  </w:num>
  <w:num w:numId="12">
    <w:abstractNumId w:val="23"/>
  </w:num>
  <w:num w:numId="13">
    <w:abstractNumId w:val="2"/>
  </w:num>
  <w:num w:numId="14">
    <w:abstractNumId w:val="3"/>
  </w:num>
  <w:num w:numId="15">
    <w:abstractNumId w:val="9"/>
  </w:num>
  <w:num w:numId="16">
    <w:abstractNumId w:val="30"/>
  </w:num>
  <w:num w:numId="17">
    <w:abstractNumId w:val="36"/>
  </w:num>
  <w:num w:numId="18">
    <w:abstractNumId w:val="32"/>
  </w:num>
  <w:num w:numId="19">
    <w:abstractNumId w:val="17"/>
  </w:num>
  <w:num w:numId="20">
    <w:abstractNumId w:val="22"/>
  </w:num>
  <w:num w:numId="21">
    <w:abstractNumId w:val="18"/>
  </w:num>
  <w:num w:numId="22">
    <w:abstractNumId w:val="10"/>
  </w:num>
  <w:num w:numId="23">
    <w:abstractNumId w:val="19"/>
  </w:num>
  <w:num w:numId="24">
    <w:abstractNumId w:val="31"/>
  </w:num>
  <w:num w:numId="25">
    <w:abstractNumId w:val="16"/>
  </w:num>
  <w:num w:numId="26">
    <w:abstractNumId w:val="28"/>
  </w:num>
  <w:num w:numId="27">
    <w:abstractNumId w:val="15"/>
  </w:num>
  <w:num w:numId="28">
    <w:abstractNumId w:val="27"/>
  </w:num>
  <w:num w:numId="29">
    <w:abstractNumId w:val="34"/>
  </w:num>
  <w:num w:numId="30">
    <w:abstractNumId w:val="1"/>
  </w:num>
  <w:num w:numId="31">
    <w:abstractNumId w:val="33"/>
  </w:num>
  <w:num w:numId="32">
    <w:abstractNumId w:val="38"/>
  </w:num>
  <w:num w:numId="33">
    <w:abstractNumId w:val="29"/>
  </w:num>
  <w:num w:numId="34">
    <w:abstractNumId w:val="37"/>
  </w:num>
  <w:num w:numId="35">
    <w:abstractNumId w:val="4"/>
  </w:num>
  <w:num w:numId="36">
    <w:abstractNumId w:val="35"/>
  </w:num>
  <w:num w:numId="37">
    <w:abstractNumId w:val="14"/>
  </w:num>
  <w:num w:numId="38">
    <w:abstractNumId w:val="11"/>
  </w:num>
  <w:num w:numId="39">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805CE"/>
    <w:rsid w:val="00090564"/>
    <w:rsid w:val="00090DCD"/>
    <w:rsid w:val="00091301"/>
    <w:rsid w:val="00091DF0"/>
    <w:rsid w:val="00094F3E"/>
    <w:rsid w:val="000A0402"/>
    <w:rsid w:val="000A199B"/>
    <w:rsid w:val="000A27D3"/>
    <w:rsid w:val="000A2B8C"/>
    <w:rsid w:val="000A2D9B"/>
    <w:rsid w:val="000B088B"/>
    <w:rsid w:val="000B12E0"/>
    <w:rsid w:val="000B2790"/>
    <w:rsid w:val="000B334B"/>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2FEC"/>
    <w:rsid w:val="00696099"/>
    <w:rsid w:val="0069626F"/>
    <w:rsid w:val="006965BD"/>
    <w:rsid w:val="0069661A"/>
    <w:rsid w:val="006975A0"/>
    <w:rsid w:val="006A2A24"/>
    <w:rsid w:val="006A74D7"/>
    <w:rsid w:val="006A7E40"/>
    <w:rsid w:val="006B0635"/>
    <w:rsid w:val="006B2CBE"/>
    <w:rsid w:val="006B2E31"/>
    <w:rsid w:val="006B4441"/>
    <w:rsid w:val="006B6191"/>
    <w:rsid w:val="006C176F"/>
    <w:rsid w:val="006C313E"/>
    <w:rsid w:val="006C339A"/>
    <w:rsid w:val="006C4B6A"/>
    <w:rsid w:val="006C5C21"/>
    <w:rsid w:val="006C6306"/>
    <w:rsid w:val="006C65BF"/>
    <w:rsid w:val="006D1EA3"/>
    <w:rsid w:val="006D48E0"/>
    <w:rsid w:val="006D5764"/>
    <w:rsid w:val="006D696D"/>
    <w:rsid w:val="006E3055"/>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41BB"/>
    <w:rsid w:val="007C6725"/>
    <w:rsid w:val="007C6A6E"/>
    <w:rsid w:val="007C78D7"/>
    <w:rsid w:val="007D13F6"/>
    <w:rsid w:val="007D1E31"/>
    <w:rsid w:val="007D2ED3"/>
    <w:rsid w:val="007D48DD"/>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77D"/>
    <w:rsid w:val="0087347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C4645"/>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61A2"/>
    <w:rsid w:val="00A564FF"/>
    <w:rsid w:val="00A56C95"/>
    <w:rsid w:val="00A57227"/>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C2F"/>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image" Target="media/image17.png"/><Relationship Id="rId63" Type="http://schemas.openxmlformats.org/officeDocument/2006/relationships/image" Target="media/image27.png"/><Relationship Id="rId68" Type="http://schemas.openxmlformats.org/officeDocument/2006/relationships/hyperlink" Target="mailto:gbvinamagua@utpl.edu.e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3.png"/><Relationship Id="rId66" Type="http://schemas.openxmlformats.org/officeDocument/2006/relationships/hyperlink" Target="http://noticias.universia.es/en-portada/noticia/2013/06/03/1027698/impacto-open-course-ware-espanoles-latinoamericanos-educacion-superior.html" TargetMode="Externa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1.png"/><Relationship Id="rId64" Type="http://schemas.openxmlformats.org/officeDocument/2006/relationships/hyperlink" Target="http://www.eduteka.org/OER.php" TargetMode="External"/><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image" Target="media/image24.png"/><Relationship Id="rId67" Type="http://schemas.openxmlformats.org/officeDocument/2006/relationships/hyperlink" Target="http://educaticudima.com/?p=851" TargetMode="Externa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hyperlink" Target="http://www.udacity.com/" TargetMode="External"/><Relationship Id="rId62" Type="http://schemas.openxmlformats.org/officeDocument/2006/relationships/image" Target="media/image26.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2.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hyperlink" Target="http://www.oermap.com" TargetMode="External"/><Relationship Id="rId65" Type="http://schemas.openxmlformats.org/officeDocument/2006/relationships/hyperlink" Target="http://recursostic.educacion.es/blogs/europa/index.php/2012/09/21/la-situacion-actual-de-los-recursos-educativos-abiertos-a-nivel-mundial-2"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hyperlink" Target="http://online.nd.edu/what-we-do/" TargetMode="External"/><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6BFBF702-3FE0-4CC0-8DD9-3FA273A6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TotalTime>
  <Pages>81</Pages>
  <Words>21450</Words>
  <Characters>117975</Characters>
  <Application>Microsoft Office Word</Application>
  <DocSecurity>0</DocSecurity>
  <Lines>983</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26</cp:revision>
  <cp:lastPrinted>2017-06-16T15:56:00Z</cp:lastPrinted>
  <dcterms:created xsi:type="dcterms:W3CDTF">2017-07-26T20:46:00Z</dcterms:created>
  <dcterms:modified xsi:type="dcterms:W3CDTF">2018-05-1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